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89E00B" w14:textId="77777777" w:rsidR="00A5131B" w:rsidRPr="00122247" w:rsidRDefault="00A5229A" w:rsidP="00782A2D">
      <w:pPr>
        <w:jc w:val="center"/>
        <w:rPr>
          <w:rFonts w:asciiTheme="majorBidi" w:hAnsiTheme="majorBidi" w:cstheme="majorBidi"/>
          <w:b/>
          <w:bCs/>
          <w:color w:val="000000" w:themeColor="text1"/>
          <w:sz w:val="36"/>
          <w:szCs w:val="36"/>
        </w:rPr>
      </w:pPr>
      <w:r w:rsidRPr="00122247">
        <w:rPr>
          <w:rFonts w:asciiTheme="majorBidi" w:hAnsiTheme="majorBidi" w:cstheme="majorBidi"/>
          <w:b/>
          <w:bCs/>
          <w:noProof/>
          <w:color w:val="000000" w:themeColor="text1"/>
          <w:sz w:val="36"/>
          <w:szCs w:val="36"/>
        </w:rPr>
        <w:drawing>
          <wp:anchor distT="0" distB="0" distL="114300" distR="114300" simplePos="0" relativeHeight="251659264" behindDoc="1" locked="0" layoutInCell="1" allowOverlap="1" wp14:anchorId="487AA04F" wp14:editId="2364D855">
            <wp:simplePos x="0" y="0"/>
            <wp:positionH relativeFrom="margin">
              <wp:align>center</wp:align>
            </wp:positionH>
            <wp:positionV relativeFrom="paragraph">
              <wp:posOffset>-1502</wp:posOffset>
            </wp:positionV>
            <wp:extent cx="1008380" cy="1305560"/>
            <wp:effectExtent l="0" t="0" r="1270" b="8890"/>
            <wp:wrapNone/>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008380" cy="1305560"/>
                    </a:xfrm>
                    <a:prstGeom prst="rect">
                      <a:avLst/>
                    </a:prstGeom>
                    <a:noFill/>
                    <a:ln>
                      <a:noFill/>
                    </a:ln>
                  </pic:spPr>
                </pic:pic>
              </a:graphicData>
            </a:graphic>
            <wp14:sizeRelH relativeFrom="page">
              <wp14:pctWidth>0</wp14:pctWidth>
            </wp14:sizeRelH>
            <wp14:sizeRelV relativeFrom="page">
              <wp14:pctHeight>0</wp14:pctHeight>
            </wp14:sizeRelV>
          </wp:anchor>
        </w:drawing>
      </w:r>
      <w:r w:rsidR="004C161A" w:rsidRPr="00122247">
        <w:rPr>
          <w:rFonts w:asciiTheme="majorBidi" w:hAnsiTheme="majorBidi" w:cstheme="majorBidi"/>
          <w:b/>
          <w:bCs/>
          <w:noProof/>
          <w:color w:val="000000" w:themeColor="text1"/>
          <w:sz w:val="36"/>
          <w:szCs w:val="36"/>
        </w:rPr>
        <mc:AlternateContent>
          <mc:Choice Requires="wps">
            <w:drawing>
              <wp:anchor distT="0" distB="0" distL="114300" distR="114300" simplePos="0" relativeHeight="251658240" behindDoc="0" locked="0" layoutInCell="1" allowOverlap="1" wp14:anchorId="6ECC025A" wp14:editId="23832FDB">
                <wp:simplePos x="0" y="0"/>
                <wp:positionH relativeFrom="column">
                  <wp:posOffset>-384175</wp:posOffset>
                </wp:positionH>
                <wp:positionV relativeFrom="paragraph">
                  <wp:posOffset>-537210</wp:posOffset>
                </wp:positionV>
                <wp:extent cx="6567805" cy="45212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7805" cy="452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44029B" w14:textId="77777777" w:rsidR="00A5229A" w:rsidRPr="007A47AD" w:rsidRDefault="00A5229A" w:rsidP="007A47A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ECC025A" id="_x0000_t202" coordsize="21600,21600" o:spt="202" path="m,l,21600r21600,l21600,xe">
                <v:stroke joinstyle="miter"/>
                <v:path gradientshapeok="t" o:connecttype="rect"/>
              </v:shapetype>
              <v:shape id="Text Box 3" o:spid="_x0000_s1026" type="#_x0000_t202" style="position:absolute;left:0;text-align:left;margin-left:-30.25pt;margin-top:-42.3pt;width:517.15pt;height:35.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" stroked="f">
                <v:textbox>
                  <w:txbxContent>
                    <w:p w14:paraId="0D44029B" w14:textId="77777777" w:rsidR="00A5229A" w:rsidRPr="007A47AD" w:rsidRDefault="00A5229A" w:rsidP="007A47AD"/>
                  </w:txbxContent>
                </v:textbox>
              </v:shape>
            </w:pict>
          </mc:Fallback>
        </mc:AlternateContent>
      </w:r>
    </w:p>
    <w:p w14:paraId="1F64D62C" w14:textId="77777777" w:rsidR="00782A2D" w:rsidRPr="00122247" w:rsidRDefault="00782A2D" w:rsidP="00782A2D">
      <w:pPr>
        <w:jc w:val="center"/>
        <w:rPr>
          <w:rFonts w:asciiTheme="majorBidi" w:hAnsiTheme="majorBidi" w:cstheme="majorBidi"/>
          <w:b/>
          <w:bCs/>
          <w:color w:val="000000" w:themeColor="text1"/>
          <w:sz w:val="36"/>
          <w:szCs w:val="36"/>
        </w:rPr>
      </w:pPr>
    </w:p>
    <w:p w14:paraId="7A791718" w14:textId="77777777" w:rsidR="00782A2D" w:rsidRPr="00122247" w:rsidRDefault="00782A2D" w:rsidP="00782A2D">
      <w:pPr>
        <w:jc w:val="center"/>
        <w:rPr>
          <w:rFonts w:asciiTheme="majorBidi" w:hAnsiTheme="majorBidi" w:cstheme="majorBidi"/>
          <w:b/>
          <w:bCs/>
          <w:color w:val="000000" w:themeColor="text1"/>
          <w:sz w:val="36"/>
          <w:szCs w:val="36"/>
        </w:rPr>
      </w:pPr>
    </w:p>
    <w:p w14:paraId="1277EE01" w14:textId="77777777" w:rsidR="00A5229A" w:rsidRPr="00122247" w:rsidRDefault="00A5229A" w:rsidP="00782A2D">
      <w:pPr>
        <w:jc w:val="center"/>
        <w:rPr>
          <w:rFonts w:asciiTheme="majorBidi" w:hAnsiTheme="majorBidi" w:cstheme="majorBidi"/>
          <w:b/>
          <w:bCs/>
          <w:color w:val="000000" w:themeColor="text1"/>
          <w:sz w:val="36"/>
          <w:szCs w:val="36"/>
        </w:rPr>
      </w:pPr>
    </w:p>
    <w:p w14:paraId="1DF260A0" w14:textId="77777777" w:rsidR="00A5229A" w:rsidRPr="00122247" w:rsidRDefault="00A5229A" w:rsidP="00A5229A">
      <w:pPr>
        <w:jc w:val="right"/>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TQF.3</w:t>
      </w:r>
    </w:p>
    <w:p w14:paraId="76719FCE" w14:textId="77777777" w:rsidR="00A5229A" w:rsidRPr="00122247" w:rsidRDefault="00A5229A" w:rsidP="00A5229A">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Course Specification</w:t>
      </w:r>
    </w:p>
    <w:tbl>
      <w:tblPr>
        <w:tblW w:w="5019" w:type="pct"/>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28"/>
      </w:tblGrid>
      <w:tr w:rsidR="00122247" w:rsidRPr="00122247" w14:paraId="7F43F04A" w14:textId="77777777" w:rsidTr="00A5229A">
        <w:tc>
          <w:tcPr>
            <w:tcW w:w="5000" w:type="pct"/>
          </w:tcPr>
          <w:p w14:paraId="000C9F32" w14:textId="77777777" w:rsidR="00A5229A" w:rsidRPr="00122247" w:rsidRDefault="00A5229A" w:rsidP="00A5229A">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Suan Sunandha Rajabhat University</w:t>
            </w:r>
          </w:p>
        </w:tc>
      </w:tr>
      <w:tr w:rsidR="00122247" w:rsidRPr="00122247" w14:paraId="7F93DF51" w14:textId="77777777" w:rsidTr="00A5229A">
        <w:tc>
          <w:tcPr>
            <w:tcW w:w="5000" w:type="pct"/>
          </w:tcPr>
          <w:p w14:paraId="6C6650C0" w14:textId="77777777" w:rsidR="00A5229A" w:rsidRPr="00122247" w:rsidRDefault="00A5229A" w:rsidP="00A5229A">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rPr>
              <w:t>College of Communication Arts</w:t>
            </w:r>
          </w:p>
          <w:p w14:paraId="2C34C5C5" w14:textId="25273DCB" w:rsidR="00A5229A" w:rsidRPr="00122247" w:rsidRDefault="00A5229A" w:rsidP="00A5229A">
            <w:pPr>
              <w:jc w:val="center"/>
              <w:rPr>
                <w:rFonts w:asciiTheme="majorBidi" w:hAnsiTheme="majorBidi" w:cstheme="majorBidi"/>
                <w:color w:val="000000" w:themeColor="text1"/>
                <w:sz w:val="32"/>
                <w:szCs w:val="32"/>
              </w:rPr>
            </w:pPr>
            <w:r w:rsidRPr="00122247">
              <w:rPr>
                <w:rFonts w:asciiTheme="majorBidi" w:hAnsiTheme="majorBidi" w:cstheme="majorBidi"/>
                <w:b/>
                <w:bCs/>
                <w:color w:val="000000" w:themeColor="text1"/>
                <w:sz w:val="32"/>
                <w:szCs w:val="32"/>
              </w:rPr>
              <w:t xml:space="preserve">Major in Cinematic Arts </w:t>
            </w:r>
            <w:r w:rsidR="00CC550D">
              <w:rPr>
                <w:rFonts w:asciiTheme="majorBidi" w:hAnsiTheme="majorBidi" w:cstheme="majorBidi"/>
                <w:b/>
                <w:bCs/>
                <w:color w:val="000000" w:themeColor="text1"/>
                <w:sz w:val="32"/>
                <w:szCs w:val="32"/>
              </w:rPr>
              <w:t>and creative media</w:t>
            </w:r>
          </w:p>
        </w:tc>
      </w:tr>
    </w:tbl>
    <w:p w14:paraId="66EB34F0" w14:textId="77777777" w:rsidR="00A5229A" w:rsidRPr="00122247" w:rsidRDefault="00A5229A" w:rsidP="00A5229A">
      <w:pPr>
        <w:jc w:val="center"/>
        <w:rPr>
          <w:rFonts w:asciiTheme="majorBidi" w:hAnsiTheme="majorBidi" w:cstheme="majorBidi"/>
          <w:b/>
          <w:bCs/>
          <w:color w:val="000000" w:themeColor="text1"/>
          <w:sz w:val="32"/>
          <w:szCs w:val="32"/>
        </w:rPr>
      </w:pPr>
    </w:p>
    <w:p w14:paraId="685AC79B" w14:textId="77777777" w:rsidR="00A5229A" w:rsidRPr="00122247" w:rsidRDefault="00A5229A" w:rsidP="00A5229A">
      <w:pPr>
        <w:tabs>
          <w:tab w:val="center" w:pos="4298"/>
          <w:tab w:val="right" w:pos="8597"/>
        </w:tabs>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ab/>
        <w:t>Section 1 General Information</w:t>
      </w:r>
      <w:r w:rsidRPr="00122247">
        <w:rPr>
          <w:rFonts w:asciiTheme="majorBidi" w:hAnsiTheme="majorBidi" w:cstheme="majorBidi"/>
          <w:b/>
          <w:bCs/>
          <w:color w:val="000000" w:themeColor="text1"/>
          <w:sz w:val="32"/>
          <w:szCs w:val="32"/>
          <w:cs/>
        </w:rPr>
        <w:tab/>
      </w:r>
    </w:p>
    <w:p w14:paraId="7DA87F23" w14:textId="77777777" w:rsidR="00A5229A" w:rsidRPr="00122247" w:rsidRDefault="00A5229A" w:rsidP="00A5229A">
      <w:pPr>
        <w:jc w:val="center"/>
        <w:rPr>
          <w:rFonts w:asciiTheme="majorBidi" w:hAnsiTheme="majorBidi" w:cstheme="majorBidi"/>
          <w:b/>
          <w:bCs/>
          <w:color w:val="000000" w:themeColor="text1"/>
          <w:sz w:val="32"/>
          <w:szCs w:val="3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33"/>
        <w:gridCol w:w="3863"/>
      </w:tblGrid>
      <w:tr w:rsidR="00122247" w:rsidRPr="00122247" w14:paraId="096B6DCC" w14:textId="77777777" w:rsidTr="00A5229A">
        <w:tc>
          <w:tcPr>
            <w:tcW w:w="2672" w:type="pct"/>
            <w:tcBorders>
              <w:right w:val="nil"/>
            </w:tcBorders>
          </w:tcPr>
          <w:p w14:paraId="44226F41"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1. Course ID </w:t>
            </w:r>
            <w:r w:rsidRPr="00122247">
              <w:rPr>
                <w:rFonts w:asciiTheme="majorBidi" w:hAnsiTheme="majorBidi" w:cstheme="majorBidi"/>
                <w:b/>
                <w:bCs/>
                <w:color w:val="000000" w:themeColor="text1"/>
                <w:sz w:val="32"/>
                <w:szCs w:val="32"/>
              </w:rPr>
              <w:t>:</w:t>
            </w:r>
          </w:p>
        </w:tc>
        <w:tc>
          <w:tcPr>
            <w:tcW w:w="2328" w:type="pct"/>
            <w:tcBorders>
              <w:left w:val="nil"/>
            </w:tcBorders>
          </w:tcPr>
          <w:p w14:paraId="7812EF18" w14:textId="08B872CB" w:rsidR="00A5229A" w:rsidRPr="00122247" w:rsidRDefault="001227B3"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PAM 240</w:t>
            </w:r>
            <w:r w:rsidR="00CC550D">
              <w:rPr>
                <w:rFonts w:asciiTheme="majorBidi" w:hAnsiTheme="majorBidi" w:cstheme="majorBidi"/>
                <w:color w:val="000000" w:themeColor="text1"/>
                <w:sz w:val="32"/>
                <w:szCs w:val="32"/>
              </w:rPr>
              <w:t>7</w:t>
            </w:r>
          </w:p>
        </w:tc>
      </w:tr>
      <w:tr w:rsidR="00122247" w:rsidRPr="00122247" w14:paraId="478E8C6E" w14:textId="77777777" w:rsidTr="00A5229A">
        <w:tc>
          <w:tcPr>
            <w:tcW w:w="2672" w:type="pct"/>
            <w:tcBorders>
              <w:right w:val="nil"/>
            </w:tcBorders>
          </w:tcPr>
          <w:p w14:paraId="795FEB2B" w14:textId="77777777" w:rsidR="00A5229A" w:rsidRPr="00122247" w:rsidRDefault="00A5229A" w:rsidP="00A5229A">
            <w:pP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t xml:space="preserve">2. Course Title </w:t>
            </w:r>
            <w:r w:rsidRPr="00122247">
              <w:rPr>
                <w:rFonts w:asciiTheme="majorBidi" w:hAnsiTheme="majorBidi" w:cstheme="majorBidi"/>
                <w:b/>
                <w:bCs/>
                <w:color w:val="000000" w:themeColor="text1"/>
                <w:sz w:val="32"/>
                <w:szCs w:val="32"/>
              </w:rPr>
              <w:t>:</w:t>
            </w:r>
          </w:p>
        </w:tc>
        <w:tc>
          <w:tcPr>
            <w:tcW w:w="2328" w:type="pct"/>
            <w:tcBorders>
              <w:left w:val="nil"/>
            </w:tcBorders>
          </w:tcPr>
          <w:p w14:paraId="6FCDDC6F" w14:textId="026F6D69" w:rsidR="00A5229A" w:rsidRPr="00122247" w:rsidRDefault="00CC550D" w:rsidP="00A5229A">
            <w:pPr>
              <w:rPr>
                <w:rFonts w:asciiTheme="majorBidi" w:hAnsiTheme="majorBidi" w:cstheme="majorBidi"/>
                <w:b/>
                <w:bCs/>
                <w:color w:val="000000" w:themeColor="text1"/>
                <w:sz w:val="32"/>
                <w:szCs w:val="32"/>
              </w:rPr>
            </w:pPr>
            <w:r>
              <w:rPr>
                <w:rFonts w:asciiTheme="majorBidi" w:hAnsiTheme="majorBidi" w:cstheme="majorBidi"/>
                <w:color w:val="000000" w:themeColor="text1"/>
                <w:sz w:val="32"/>
                <w:szCs w:val="32"/>
                <w:shd w:val="clear" w:color="auto" w:fill="FFFFFF"/>
              </w:rPr>
              <w:t>Applied</w:t>
            </w:r>
            <w:r w:rsidR="001227B3" w:rsidRPr="00122247">
              <w:rPr>
                <w:rFonts w:asciiTheme="majorBidi" w:hAnsiTheme="majorBidi" w:cstheme="majorBidi"/>
                <w:color w:val="000000" w:themeColor="text1"/>
                <w:sz w:val="32"/>
                <w:szCs w:val="32"/>
                <w:shd w:val="clear" w:color="auto" w:fill="FFFFFF"/>
              </w:rPr>
              <w:t xml:space="preserve"> Dance</w:t>
            </w:r>
          </w:p>
        </w:tc>
      </w:tr>
      <w:tr w:rsidR="00122247" w:rsidRPr="00122247" w14:paraId="7A822072" w14:textId="77777777" w:rsidTr="00A5229A">
        <w:tc>
          <w:tcPr>
            <w:tcW w:w="2672" w:type="pct"/>
            <w:tcBorders>
              <w:right w:val="nil"/>
            </w:tcBorders>
          </w:tcPr>
          <w:p w14:paraId="42AE2669"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3. Credit </w:t>
            </w:r>
            <w:r w:rsidRPr="00122247">
              <w:rPr>
                <w:rFonts w:asciiTheme="majorBidi" w:hAnsiTheme="majorBidi" w:cstheme="majorBidi"/>
                <w:b/>
                <w:bCs/>
                <w:color w:val="000000" w:themeColor="text1"/>
                <w:sz w:val="32"/>
                <w:szCs w:val="32"/>
              </w:rPr>
              <w:t>:</w:t>
            </w:r>
          </w:p>
        </w:tc>
        <w:tc>
          <w:tcPr>
            <w:tcW w:w="2328" w:type="pct"/>
            <w:tcBorders>
              <w:left w:val="nil"/>
            </w:tcBorders>
          </w:tcPr>
          <w:p w14:paraId="2E046ACE" w14:textId="471FC02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rPr>
              <w:t>3 (</w:t>
            </w:r>
            <w:r w:rsidR="001227B3" w:rsidRPr="00122247">
              <w:rPr>
                <w:rFonts w:asciiTheme="majorBidi" w:hAnsiTheme="majorBidi" w:cstheme="majorBidi"/>
                <w:color w:val="000000" w:themeColor="text1"/>
                <w:sz w:val="32"/>
                <w:szCs w:val="32"/>
              </w:rPr>
              <w:t>2</w:t>
            </w:r>
            <w:r w:rsidRPr="00122247">
              <w:rPr>
                <w:rFonts w:asciiTheme="majorBidi" w:hAnsiTheme="majorBidi" w:cstheme="majorBidi"/>
                <w:color w:val="000000" w:themeColor="text1"/>
                <w:sz w:val="32"/>
                <w:szCs w:val="32"/>
              </w:rPr>
              <w:t>-</w:t>
            </w:r>
            <w:r w:rsidR="001227B3" w:rsidRPr="00122247">
              <w:rPr>
                <w:rFonts w:asciiTheme="majorBidi" w:hAnsiTheme="majorBidi" w:cstheme="majorBidi"/>
                <w:color w:val="000000" w:themeColor="text1"/>
                <w:sz w:val="32"/>
                <w:szCs w:val="32"/>
              </w:rPr>
              <w:t>2</w:t>
            </w:r>
            <w:r w:rsidRPr="00122247">
              <w:rPr>
                <w:rFonts w:asciiTheme="majorBidi" w:hAnsiTheme="majorBidi" w:cstheme="majorBidi"/>
                <w:color w:val="000000" w:themeColor="text1"/>
                <w:sz w:val="32"/>
                <w:szCs w:val="32"/>
              </w:rPr>
              <w:t>-</w:t>
            </w:r>
            <w:r w:rsidR="001227B3" w:rsidRPr="00122247">
              <w:rPr>
                <w:rFonts w:asciiTheme="majorBidi" w:hAnsiTheme="majorBidi" w:cstheme="majorBidi"/>
                <w:color w:val="000000" w:themeColor="text1"/>
                <w:sz w:val="32"/>
                <w:szCs w:val="32"/>
              </w:rPr>
              <w:t>5</w:t>
            </w:r>
            <w:r w:rsidRPr="00122247">
              <w:rPr>
                <w:rFonts w:asciiTheme="majorBidi" w:hAnsiTheme="majorBidi" w:cstheme="majorBidi"/>
                <w:color w:val="000000" w:themeColor="text1"/>
                <w:sz w:val="32"/>
                <w:szCs w:val="32"/>
              </w:rPr>
              <w:t>)</w:t>
            </w:r>
          </w:p>
        </w:tc>
      </w:tr>
      <w:tr w:rsidR="00122247" w:rsidRPr="00122247" w14:paraId="6ED0E215" w14:textId="77777777" w:rsidTr="00A5229A">
        <w:tc>
          <w:tcPr>
            <w:tcW w:w="2672" w:type="pct"/>
            <w:tcBorders>
              <w:right w:val="nil"/>
            </w:tcBorders>
          </w:tcPr>
          <w:p w14:paraId="6D23BDC8"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4.  Curriculum </w:t>
            </w:r>
            <w:r w:rsidRPr="00122247">
              <w:rPr>
                <w:rFonts w:asciiTheme="majorBidi" w:hAnsiTheme="majorBidi" w:cstheme="majorBidi"/>
                <w:b/>
                <w:bCs/>
                <w:color w:val="000000" w:themeColor="text1"/>
                <w:sz w:val="32"/>
                <w:szCs w:val="32"/>
              </w:rPr>
              <w:t>:</w:t>
            </w:r>
          </w:p>
        </w:tc>
        <w:tc>
          <w:tcPr>
            <w:tcW w:w="2328" w:type="pct"/>
            <w:tcBorders>
              <w:left w:val="nil"/>
            </w:tcBorders>
          </w:tcPr>
          <w:p w14:paraId="0F3491FA" w14:textId="1AC37C7D"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rPr>
              <w:t xml:space="preserve">Bachelor of Fine Arts in </w:t>
            </w:r>
            <w:r w:rsidR="00CC550D" w:rsidRPr="00CC550D">
              <w:rPr>
                <w:rFonts w:asciiTheme="majorBidi" w:hAnsiTheme="majorBidi" w:cstheme="majorBidi"/>
                <w:color w:val="000000" w:themeColor="text1"/>
                <w:sz w:val="32"/>
                <w:szCs w:val="32"/>
              </w:rPr>
              <w:t>Cinematic Arts and creative media</w:t>
            </w:r>
          </w:p>
        </w:tc>
      </w:tr>
      <w:tr w:rsidR="00122247" w:rsidRPr="00122247" w14:paraId="070BAD07" w14:textId="77777777" w:rsidTr="00A5229A">
        <w:tc>
          <w:tcPr>
            <w:tcW w:w="2672" w:type="pct"/>
            <w:tcBorders>
              <w:right w:val="nil"/>
            </w:tcBorders>
          </w:tcPr>
          <w:p w14:paraId="5E7E3DA8"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5.</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Type of subject</w:t>
            </w: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w:t>
            </w:r>
          </w:p>
        </w:tc>
        <w:tc>
          <w:tcPr>
            <w:tcW w:w="2328" w:type="pct"/>
            <w:tcBorders>
              <w:left w:val="nil"/>
            </w:tcBorders>
          </w:tcPr>
          <w:p w14:paraId="2C1043F4"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rPr>
              <w:t>General Education</w:t>
            </w:r>
          </w:p>
        </w:tc>
      </w:tr>
      <w:tr w:rsidR="00122247" w:rsidRPr="00122247" w14:paraId="7F201560" w14:textId="77777777" w:rsidTr="00A5229A">
        <w:tc>
          <w:tcPr>
            <w:tcW w:w="2672" w:type="pct"/>
            <w:tcBorders>
              <w:right w:val="nil"/>
            </w:tcBorders>
          </w:tcPr>
          <w:p w14:paraId="65F9A0A9"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6.  </w:t>
            </w:r>
            <w:r w:rsidRPr="00122247">
              <w:rPr>
                <w:rFonts w:asciiTheme="majorBidi" w:hAnsiTheme="majorBidi" w:cstheme="majorBidi"/>
                <w:b/>
                <w:bCs/>
                <w:color w:val="000000" w:themeColor="text1"/>
                <w:sz w:val="32"/>
                <w:szCs w:val="32"/>
              </w:rPr>
              <w:t>Responsible lecturer</w:t>
            </w: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w:t>
            </w:r>
          </w:p>
          <w:p w14:paraId="3495594C" w14:textId="77777777" w:rsidR="00A5229A" w:rsidRPr="00122247" w:rsidRDefault="00A5229A" w:rsidP="00A5229A">
            <w:pP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rPr>
              <w:t xml:space="preserve">     lecturer :</w:t>
            </w:r>
          </w:p>
        </w:tc>
        <w:tc>
          <w:tcPr>
            <w:tcW w:w="2328" w:type="pct"/>
            <w:tcBorders>
              <w:left w:val="nil"/>
            </w:tcBorders>
          </w:tcPr>
          <w:p w14:paraId="608F93A5" w14:textId="19578D2F" w:rsidR="001227B3" w:rsidRPr="00122247" w:rsidRDefault="00524E4B"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7367795B" w14:textId="77777777" w:rsidTr="00A5229A">
        <w:tc>
          <w:tcPr>
            <w:tcW w:w="2672" w:type="pct"/>
            <w:tcBorders>
              <w:right w:val="nil"/>
            </w:tcBorders>
          </w:tcPr>
          <w:p w14:paraId="0CE10E6C"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7.  Contact Address </w:t>
            </w:r>
            <w:r w:rsidRPr="00122247">
              <w:rPr>
                <w:rFonts w:asciiTheme="majorBidi" w:hAnsiTheme="majorBidi" w:cstheme="majorBidi"/>
                <w:b/>
                <w:bCs/>
                <w:color w:val="000000" w:themeColor="text1"/>
                <w:sz w:val="32"/>
                <w:szCs w:val="32"/>
              </w:rPr>
              <w:t>:</w:t>
            </w:r>
          </w:p>
        </w:tc>
        <w:tc>
          <w:tcPr>
            <w:tcW w:w="2328" w:type="pct"/>
            <w:tcBorders>
              <w:left w:val="nil"/>
            </w:tcBorders>
          </w:tcPr>
          <w:p w14:paraId="30F2F32B" w14:textId="12B21575" w:rsidR="00A5229A" w:rsidRPr="00122247" w:rsidRDefault="00524E4B"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College of Communication Arts  </w:t>
            </w:r>
          </w:p>
        </w:tc>
      </w:tr>
      <w:tr w:rsidR="00122247" w:rsidRPr="00122247" w14:paraId="700733D9" w14:textId="77777777" w:rsidTr="00A5229A">
        <w:tc>
          <w:tcPr>
            <w:tcW w:w="2672" w:type="pct"/>
            <w:tcBorders>
              <w:right w:val="nil"/>
            </w:tcBorders>
          </w:tcPr>
          <w:p w14:paraId="63A795DD"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8.  </w:t>
            </w:r>
            <w:r w:rsidRPr="00122247">
              <w:rPr>
                <w:rFonts w:asciiTheme="majorBidi" w:hAnsiTheme="majorBidi" w:cstheme="majorBidi"/>
                <w:b/>
                <w:bCs/>
                <w:color w:val="000000" w:themeColor="text1"/>
                <w:sz w:val="32"/>
                <w:szCs w:val="32"/>
              </w:rPr>
              <w:t>Email :</w:t>
            </w:r>
          </w:p>
        </w:tc>
        <w:tc>
          <w:tcPr>
            <w:tcW w:w="2328" w:type="pct"/>
            <w:tcBorders>
              <w:left w:val="nil"/>
            </w:tcBorders>
          </w:tcPr>
          <w:p w14:paraId="2F2D183A" w14:textId="1A129843" w:rsidR="00A5229A" w:rsidRPr="00122247" w:rsidRDefault="00524E4B"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Sutida.si@ssru.ac.th</w:t>
            </w:r>
          </w:p>
        </w:tc>
      </w:tr>
      <w:tr w:rsidR="00122247" w:rsidRPr="00122247" w14:paraId="2DBA7944" w14:textId="77777777" w:rsidTr="00A5229A">
        <w:tc>
          <w:tcPr>
            <w:tcW w:w="2672" w:type="pct"/>
            <w:tcBorders>
              <w:right w:val="nil"/>
            </w:tcBorders>
          </w:tcPr>
          <w:p w14:paraId="5F5CF04F"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9.</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Semester</w:t>
            </w: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w:t>
            </w:r>
          </w:p>
        </w:tc>
        <w:tc>
          <w:tcPr>
            <w:tcW w:w="2328" w:type="pct"/>
            <w:tcBorders>
              <w:left w:val="nil"/>
            </w:tcBorders>
          </w:tcPr>
          <w:p w14:paraId="0B7BF6DF" w14:textId="0266CA4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rPr>
              <w:t xml:space="preserve">Semester </w:t>
            </w:r>
            <w:r w:rsidR="00CC550D">
              <w:rPr>
                <w:rFonts w:asciiTheme="majorBidi" w:hAnsiTheme="majorBidi" w:cstheme="majorBidi"/>
                <w:color w:val="000000" w:themeColor="text1"/>
                <w:sz w:val="32"/>
                <w:szCs w:val="32"/>
              </w:rPr>
              <w:t>2</w:t>
            </w:r>
            <w:r w:rsidRPr="00122247">
              <w:rPr>
                <w:rFonts w:asciiTheme="majorBidi" w:hAnsiTheme="majorBidi" w:cstheme="majorBidi"/>
                <w:color w:val="000000" w:themeColor="text1"/>
                <w:sz w:val="32"/>
                <w:szCs w:val="32"/>
              </w:rPr>
              <w:t xml:space="preserve"> / 202</w:t>
            </w:r>
            <w:r w:rsidR="00CC550D">
              <w:rPr>
                <w:rFonts w:asciiTheme="majorBidi" w:hAnsiTheme="majorBidi" w:cstheme="majorBidi"/>
                <w:color w:val="000000" w:themeColor="text1"/>
                <w:sz w:val="32"/>
                <w:szCs w:val="32"/>
              </w:rPr>
              <w:t>4</w:t>
            </w:r>
          </w:p>
        </w:tc>
      </w:tr>
      <w:tr w:rsidR="00122247" w:rsidRPr="00122247" w14:paraId="5548D952" w14:textId="77777777" w:rsidTr="00A5229A">
        <w:tc>
          <w:tcPr>
            <w:tcW w:w="2672" w:type="pct"/>
            <w:tcBorders>
              <w:right w:val="nil"/>
            </w:tcBorders>
          </w:tcPr>
          <w:p w14:paraId="65CAFEA4"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10. </w:t>
            </w:r>
            <w:r w:rsidRPr="00122247">
              <w:rPr>
                <w:rFonts w:asciiTheme="majorBidi" w:hAnsiTheme="majorBidi" w:cstheme="majorBidi"/>
                <w:b/>
                <w:bCs/>
                <w:color w:val="000000" w:themeColor="text1"/>
                <w:sz w:val="32"/>
                <w:szCs w:val="32"/>
              </w:rPr>
              <w:t>Year Level of Students</w:t>
            </w: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w:t>
            </w:r>
          </w:p>
        </w:tc>
        <w:tc>
          <w:tcPr>
            <w:tcW w:w="2328" w:type="pct"/>
            <w:tcBorders>
              <w:left w:val="nil"/>
            </w:tcBorders>
          </w:tcPr>
          <w:p w14:paraId="3797CAB8" w14:textId="658BDB27" w:rsidR="00A5229A" w:rsidRPr="00122247" w:rsidRDefault="00CC550D" w:rsidP="00A5229A">
            <w:pPr>
              <w:rPr>
                <w:rFonts w:asciiTheme="majorBidi" w:hAnsiTheme="majorBidi" w:cstheme="majorBidi"/>
                <w:color w:val="000000" w:themeColor="text1"/>
                <w:sz w:val="32"/>
                <w:szCs w:val="32"/>
              </w:rPr>
            </w:pPr>
            <w:r>
              <w:rPr>
                <w:rFonts w:asciiTheme="majorBidi" w:hAnsiTheme="majorBidi" w:cstheme="majorBidi"/>
                <w:color w:val="000000" w:themeColor="text1"/>
                <w:sz w:val="32"/>
                <w:szCs w:val="32"/>
              </w:rPr>
              <w:t>3</w:t>
            </w:r>
            <w:r w:rsidR="00A5229A" w:rsidRPr="00122247">
              <w:rPr>
                <w:rFonts w:asciiTheme="majorBidi" w:hAnsiTheme="majorBidi" w:cstheme="majorBidi"/>
                <w:color w:val="000000" w:themeColor="text1"/>
                <w:sz w:val="32"/>
                <w:szCs w:val="32"/>
              </w:rPr>
              <w:t>nd Year Students</w:t>
            </w:r>
          </w:p>
        </w:tc>
      </w:tr>
      <w:tr w:rsidR="00122247" w:rsidRPr="00122247" w14:paraId="44A379D0" w14:textId="77777777" w:rsidTr="00A5229A">
        <w:tc>
          <w:tcPr>
            <w:tcW w:w="2672" w:type="pct"/>
            <w:tcBorders>
              <w:right w:val="nil"/>
            </w:tcBorders>
          </w:tcPr>
          <w:p w14:paraId="66C60EE1"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11. </w:t>
            </w:r>
            <w:r w:rsidRPr="00122247">
              <w:rPr>
                <w:rFonts w:asciiTheme="majorBidi" w:hAnsiTheme="majorBidi" w:cstheme="majorBidi"/>
                <w:b/>
                <w:bCs/>
                <w:color w:val="000000" w:themeColor="text1"/>
                <w:sz w:val="32"/>
                <w:szCs w:val="32"/>
              </w:rPr>
              <w:t>Pre-requisite :</w:t>
            </w:r>
          </w:p>
        </w:tc>
        <w:tc>
          <w:tcPr>
            <w:tcW w:w="2328" w:type="pct"/>
            <w:tcBorders>
              <w:left w:val="nil"/>
            </w:tcBorders>
          </w:tcPr>
          <w:p w14:paraId="5735C3C0" w14:textId="77777777" w:rsidR="00A5229A" w:rsidRPr="00122247" w:rsidRDefault="00A5229A"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p>
        </w:tc>
      </w:tr>
      <w:tr w:rsidR="00122247" w:rsidRPr="00122247" w14:paraId="424AFD45" w14:textId="77777777" w:rsidTr="00A5229A">
        <w:tc>
          <w:tcPr>
            <w:tcW w:w="2672" w:type="pct"/>
            <w:tcBorders>
              <w:right w:val="nil"/>
            </w:tcBorders>
          </w:tcPr>
          <w:p w14:paraId="4E84EAF7"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12.</w:t>
            </w:r>
            <w:r w:rsidRPr="00122247">
              <w:rPr>
                <w:rFonts w:asciiTheme="majorBidi" w:hAnsiTheme="majorBidi" w:cstheme="majorBidi"/>
                <w:b/>
                <w:bCs/>
                <w:color w:val="000000" w:themeColor="text1"/>
                <w:sz w:val="32"/>
                <w:szCs w:val="32"/>
              </w:rPr>
              <w:t xml:space="preserve"> Co-requisite</w:t>
            </w: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w:t>
            </w:r>
          </w:p>
        </w:tc>
        <w:tc>
          <w:tcPr>
            <w:tcW w:w="2328" w:type="pct"/>
            <w:tcBorders>
              <w:left w:val="nil"/>
            </w:tcBorders>
          </w:tcPr>
          <w:p w14:paraId="5C36EDBB" w14:textId="77777777" w:rsidR="00A5229A" w:rsidRPr="00122247" w:rsidRDefault="00A5229A"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p>
        </w:tc>
      </w:tr>
      <w:tr w:rsidR="00122247" w:rsidRPr="00122247" w14:paraId="1D884E0A" w14:textId="77777777" w:rsidTr="00A5229A">
        <w:tc>
          <w:tcPr>
            <w:tcW w:w="2672" w:type="pct"/>
            <w:tcBorders>
              <w:right w:val="nil"/>
            </w:tcBorders>
          </w:tcPr>
          <w:p w14:paraId="51E30DD7" w14:textId="77777777" w:rsidR="00A5229A" w:rsidRPr="00122247" w:rsidRDefault="00A5229A" w:rsidP="00A5229A">
            <w:pP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t>13.</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Learning Location</w:t>
            </w: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w:t>
            </w:r>
          </w:p>
        </w:tc>
        <w:tc>
          <w:tcPr>
            <w:tcW w:w="2328" w:type="pct"/>
            <w:tcBorders>
              <w:left w:val="nil"/>
            </w:tcBorders>
          </w:tcPr>
          <w:p w14:paraId="0E96DFC7" w14:textId="77777777" w:rsidR="00A5229A" w:rsidRPr="00122247" w:rsidRDefault="00A5229A"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Onsite : College of Communication Arts ,   </w:t>
            </w:r>
          </w:p>
          <w:p w14:paraId="4D1393A2" w14:textId="77777777" w:rsidR="00A5229A" w:rsidRPr="00122247" w:rsidRDefault="00A5229A"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Suan Sunandha Rajabhat University, Nakornphathom Campus</w:t>
            </w:r>
          </w:p>
          <w:p w14:paraId="03138C7D" w14:textId="77777777" w:rsidR="00A5229A" w:rsidRPr="00122247" w:rsidRDefault="00A5229A"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Online : Google Classroom </w:t>
            </w:r>
            <w:r w:rsidRPr="00122247">
              <w:rPr>
                <w:rFonts w:asciiTheme="majorBidi" w:hAnsiTheme="majorBidi" w:cstheme="majorBidi"/>
                <w:color w:val="000000" w:themeColor="text1"/>
                <w:sz w:val="32"/>
                <w:szCs w:val="32"/>
              </w:rPr>
              <w:tab/>
            </w:r>
            <w:r w:rsidRPr="00122247">
              <w:rPr>
                <w:rFonts w:asciiTheme="majorBidi" w:hAnsiTheme="majorBidi" w:cstheme="majorBidi"/>
                <w:color w:val="000000" w:themeColor="text1"/>
                <w:sz w:val="32"/>
                <w:szCs w:val="32"/>
              </w:rPr>
              <w:tab/>
            </w:r>
          </w:p>
          <w:p w14:paraId="6F013CD9" w14:textId="176CEA06" w:rsidR="00A5229A" w:rsidRPr="00122247" w:rsidRDefault="009078B4" w:rsidP="00A522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lastRenderedPageBreak/>
              <w:t>https://meet.google.com/zok-iuaz-awj</w:t>
            </w:r>
          </w:p>
        </w:tc>
      </w:tr>
      <w:tr w:rsidR="00122247" w:rsidRPr="00122247" w14:paraId="09EABA8F" w14:textId="77777777" w:rsidTr="00A5229A">
        <w:tc>
          <w:tcPr>
            <w:tcW w:w="2672" w:type="pct"/>
            <w:tcBorders>
              <w:right w:val="nil"/>
            </w:tcBorders>
          </w:tcPr>
          <w:p w14:paraId="11269D31" w14:textId="77777777" w:rsidR="00A5229A" w:rsidRPr="00122247" w:rsidRDefault="00A5229A" w:rsidP="00A5229A">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lastRenderedPageBreak/>
              <w:t>14.</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Late Date for Course Preparing and Revising :</w:t>
            </w:r>
          </w:p>
        </w:tc>
        <w:tc>
          <w:tcPr>
            <w:tcW w:w="2328" w:type="pct"/>
            <w:tcBorders>
              <w:left w:val="nil"/>
            </w:tcBorders>
          </w:tcPr>
          <w:p w14:paraId="11692630" w14:textId="3A9F8E43" w:rsidR="00A5229A" w:rsidRPr="00122247" w:rsidRDefault="00A5229A" w:rsidP="00A5229A">
            <w:pPr>
              <w:rPr>
                <w:rFonts w:asciiTheme="majorBidi" w:hAnsiTheme="majorBidi" w:cstheme="majorBidi"/>
                <w:color w:val="000000" w:themeColor="text1"/>
                <w:sz w:val="32"/>
                <w:szCs w:val="32"/>
                <w:cs/>
              </w:rPr>
            </w:pPr>
            <w:r w:rsidRPr="00122247">
              <w:rPr>
                <w:rFonts w:asciiTheme="majorBidi" w:hAnsiTheme="majorBidi" w:cstheme="majorBidi"/>
                <w:color w:val="000000" w:themeColor="text1"/>
                <w:sz w:val="32"/>
                <w:szCs w:val="32"/>
              </w:rPr>
              <w:t>0</w:t>
            </w:r>
            <w:r w:rsidR="00CC550D">
              <w:rPr>
                <w:rFonts w:asciiTheme="majorBidi" w:hAnsiTheme="majorBidi" w:cstheme="majorBidi"/>
                <w:color w:val="000000" w:themeColor="text1"/>
                <w:sz w:val="32"/>
                <w:szCs w:val="32"/>
              </w:rPr>
              <w:t>2</w:t>
            </w:r>
            <w:r w:rsidRPr="00122247">
              <w:rPr>
                <w:rFonts w:asciiTheme="majorBidi" w:hAnsiTheme="majorBidi" w:cstheme="majorBidi"/>
                <w:color w:val="000000" w:themeColor="text1"/>
                <w:sz w:val="32"/>
                <w:szCs w:val="32"/>
              </w:rPr>
              <w:t>/08/2</w:t>
            </w:r>
            <w:r w:rsidR="00CC550D">
              <w:rPr>
                <w:rFonts w:asciiTheme="majorBidi" w:hAnsiTheme="majorBidi" w:cstheme="majorBidi"/>
                <w:color w:val="000000" w:themeColor="text1"/>
                <w:sz w:val="32"/>
                <w:szCs w:val="32"/>
              </w:rPr>
              <w:t>4</w:t>
            </w:r>
          </w:p>
        </w:tc>
      </w:tr>
    </w:tbl>
    <w:p w14:paraId="0D03BF7E" w14:textId="77777777" w:rsidR="00A5229A" w:rsidRPr="00122247" w:rsidRDefault="00A5229A" w:rsidP="00A5229A">
      <w:pPr>
        <w:rPr>
          <w:rFonts w:asciiTheme="majorBidi" w:hAnsiTheme="majorBidi" w:cstheme="majorBidi"/>
          <w:b/>
          <w:bCs/>
          <w:color w:val="000000" w:themeColor="text1"/>
          <w:sz w:val="32"/>
          <w:szCs w:val="32"/>
        </w:rPr>
      </w:pPr>
    </w:p>
    <w:p w14:paraId="63D5F972" w14:textId="77777777" w:rsidR="00435482" w:rsidRPr="00122247" w:rsidRDefault="00435482" w:rsidP="00435482">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Section 2 Aim and Objective</w:t>
      </w:r>
    </w:p>
    <w:p w14:paraId="22CF7EDB" w14:textId="77777777" w:rsidR="00435482" w:rsidRPr="00122247" w:rsidRDefault="00435482" w:rsidP="00435482">
      <w:pPr>
        <w:ind w:left="4320" w:hanging="4320"/>
        <w:jc w:val="center"/>
        <w:rPr>
          <w:rFonts w:asciiTheme="majorBidi" w:hAnsiTheme="majorBidi" w:cstheme="majorBidi"/>
          <w:b/>
          <w:bCs/>
          <w:color w:val="000000" w:themeColor="text1"/>
          <w:sz w:val="32"/>
          <w:szCs w:val="3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6"/>
      </w:tblGrid>
      <w:tr w:rsidR="00122247" w:rsidRPr="00122247" w14:paraId="6EA5F6C1" w14:textId="77777777" w:rsidTr="003639FF">
        <w:tc>
          <w:tcPr>
            <w:tcW w:w="5000" w:type="pct"/>
          </w:tcPr>
          <w:p w14:paraId="0D425561"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1.</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Objectives of Course</w:t>
            </w: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w:t>
            </w:r>
          </w:p>
          <w:p w14:paraId="72AD7117" w14:textId="4700802F" w:rsidR="00FB77FE"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1.1 </w:t>
            </w:r>
            <w:r w:rsidR="00FB77FE" w:rsidRPr="00122247">
              <w:rPr>
                <w:rFonts w:asciiTheme="majorBidi" w:hAnsiTheme="majorBidi" w:cstheme="majorBidi"/>
                <w:color w:val="000000" w:themeColor="text1"/>
                <w:sz w:val="32"/>
                <w:szCs w:val="32"/>
              </w:rPr>
              <w:t>Students can understand the form of Contemporary dance skills and applied to creative performances.</w:t>
            </w:r>
          </w:p>
          <w:p w14:paraId="4AF330DA" w14:textId="2800E3B0" w:rsidR="00435482" w:rsidRPr="00122247" w:rsidRDefault="00435482" w:rsidP="00435482">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1.2 </w:t>
            </w:r>
            <w:r w:rsidR="00FB77FE" w:rsidRPr="00122247">
              <w:rPr>
                <w:rFonts w:asciiTheme="majorBidi" w:hAnsiTheme="majorBidi" w:cstheme="majorBidi"/>
                <w:color w:val="000000" w:themeColor="text1"/>
                <w:sz w:val="32"/>
                <w:szCs w:val="32"/>
              </w:rPr>
              <w:t>Students can create a choreography by using creative thinking skills.</w:t>
            </w:r>
          </w:p>
        </w:tc>
      </w:tr>
      <w:tr w:rsidR="00122247" w:rsidRPr="00122247" w14:paraId="3FC49D4B" w14:textId="77777777" w:rsidTr="003639FF">
        <w:tc>
          <w:tcPr>
            <w:tcW w:w="5000" w:type="pct"/>
          </w:tcPr>
          <w:p w14:paraId="6FF848F7"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2.</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Objectives of Developing/Revising Course :</w:t>
            </w:r>
          </w:p>
          <w:p w14:paraId="23141981"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rPr>
              <w:tab/>
            </w:r>
            <w:r w:rsidRPr="00122247">
              <w:rPr>
                <w:rFonts w:asciiTheme="majorBidi" w:hAnsiTheme="majorBidi" w:cstheme="majorBidi"/>
                <w:color w:val="000000" w:themeColor="text1"/>
                <w:sz w:val="32"/>
                <w:szCs w:val="32"/>
              </w:rPr>
              <w:t xml:space="preserve">2.1 To adjust some details in order that it can suit well with covid19 situation. </w:t>
            </w:r>
          </w:p>
          <w:p w14:paraId="55232162"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 xml:space="preserve">2.2 To adjust and update on content in order to suit for online class. </w:t>
            </w:r>
          </w:p>
        </w:tc>
      </w:tr>
    </w:tbl>
    <w:p w14:paraId="74D32746" w14:textId="77777777" w:rsidR="00435482" w:rsidRPr="00122247" w:rsidRDefault="00435482" w:rsidP="00435482">
      <w:pPr>
        <w:ind w:left="4320" w:hanging="4320"/>
        <w:rPr>
          <w:rFonts w:asciiTheme="majorBidi" w:hAnsiTheme="majorBidi" w:cstheme="majorBidi"/>
          <w:b/>
          <w:bCs/>
          <w:color w:val="000000" w:themeColor="text1"/>
          <w:sz w:val="32"/>
          <w:szCs w:val="32"/>
          <w:cs/>
        </w:rPr>
      </w:pPr>
    </w:p>
    <w:p w14:paraId="6396B13F" w14:textId="77777777" w:rsidR="00435482" w:rsidRPr="00122247" w:rsidRDefault="00435482" w:rsidP="00435482">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Section 3 Course Structure</w:t>
      </w:r>
    </w:p>
    <w:p w14:paraId="271AB1CD" w14:textId="3A3F2055" w:rsidR="00435482" w:rsidRPr="00122247" w:rsidRDefault="00435482" w:rsidP="00435482">
      <w:pPr>
        <w:ind w:left="4320" w:hanging="4320"/>
        <w:jc w:val="center"/>
        <w:rPr>
          <w:rFonts w:asciiTheme="majorBidi" w:hAnsiTheme="majorBidi" w:cstheme="majorBidi"/>
          <w:b/>
          <w:bCs/>
          <w:color w:val="000000" w:themeColor="text1"/>
          <w:sz w:val="32"/>
          <w:szCs w:val="3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1951"/>
        <w:gridCol w:w="2125"/>
        <w:gridCol w:w="2429"/>
      </w:tblGrid>
      <w:tr w:rsidR="00122247" w:rsidRPr="00122247" w14:paraId="06FAC7F7" w14:textId="77777777" w:rsidTr="003639FF">
        <w:tc>
          <w:tcPr>
            <w:tcW w:w="5000" w:type="pct"/>
            <w:gridSpan w:val="4"/>
          </w:tcPr>
          <w:p w14:paraId="4623DF3D"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1.</w:t>
            </w:r>
            <w:r w:rsidRPr="00122247">
              <w:rPr>
                <w:rFonts w:asciiTheme="majorBidi" w:hAnsiTheme="majorBidi" w:cstheme="majorBidi"/>
                <w:b/>
                <w:bCs/>
                <w:color w:val="000000" w:themeColor="text1"/>
                <w:sz w:val="32"/>
                <w:szCs w:val="32"/>
              </w:rPr>
              <w:t xml:space="preserve"> Course Outline</w:t>
            </w:r>
          </w:p>
          <w:p w14:paraId="224688CC" w14:textId="319EBB00" w:rsidR="00435482" w:rsidRPr="00122247" w:rsidRDefault="00435482" w:rsidP="00122715">
            <w:pPr>
              <w:jc w:val="both"/>
              <w:rPr>
                <w:rFonts w:asciiTheme="majorBidi" w:hAnsiTheme="majorBidi" w:cstheme="majorBidi"/>
                <w:color w:val="000000" w:themeColor="text1"/>
                <w:sz w:val="32"/>
                <w:szCs w:val="32"/>
                <w:cs/>
              </w:rPr>
            </w:pPr>
            <w:r w:rsidRPr="00122247">
              <w:rPr>
                <w:rFonts w:asciiTheme="majorBidi" w:hAnsiTheme="majorBidi" w:cstheme="majorBidi"/>
                <w:color w:val="000000" w:themeColor="text1"/>
                <w:sz w:val="32"/>
                <w:szCs w:val="32"/>
                <w:cs/>
              </w:rPr>
              <w:t xml:space="preserve">          </w:t>
            </w:r>
            <w:r w:rsidR="006B444F" w:rsidRPr="00122247">
              <w:rPr>
                <w:rFonts w:asciiTheme="majorBidi" w:hAnsiTheme="majorBidi" w:cstheme="majorBidi"/>
                <w:color w:val="000000" w:themeColor="text1"/>
                <w:sz w:val="32"/>
                <w:szCs w:val="32"/>
              </w:rPr>
              <w:t xml:space="preserve">The course topics are about body movements that are part of performing art skills. Contemporary dance is a dance that requires physical strength and flexibility skills. The development of physical ability through creative of contemporary dance and </w:t>
            </w:r>
            <w:r w:rsidR="00122715" w:rsidRPr="00122247">
              <w:rPr>
                <w:rFonts w:asciiTheme="majorBidi" w:hAnsiTheme="majorBidi" w:cstheme="majorBidi"/>
                <w:color w:val="000000" w:themeColor="text1"/>
                <w:sz w:val="32"/>
                <w:szCs w:val="32"/>
              </w:rPr>
              <w:t xml:space="preserve">can </w:t>
            </w:r>
            <w:r w:rsidR="006B444F" w:rsidRPr="00122247">
              <w:rPr>
                <w:rFonts w:asciiTheme="majorBidi" w:hAnsiTheme="majorBidi" w:cstheme="majorBidi"/>
                <w:color w:val="000000" w:themeColor="text1"/>
                <w:sz w:val="32"/>
                <w:szCs w:val="32"/>
              </w:rPr>
              <w:t>applied in creative</w:t>
            </w:r>
            <w:r w:rsidR="00122715" w:rsidRPr="00122247">
              <w:rPr>
                <w:rFonts w:asciiTheme="majorBidi" w:hAnsiTheme="majorBidi" w:cstheme="majorBidi"/>
                <w:color w:val="000000" w:themeColor="text1"/>
                <w:sz w:val="32"/>
                <w:szCs w:val="32"/>
              </w:rPr>
              <w:t xml:space="preserve"> productions of drama theatre, television shows, movies and other kinds of theatrical performances.</w:t>
            </w:r>
          </w:p>
        </w:tc>
      </w:tr>
      <w:tr w:rsidR="00122247" w:rsidRPr="00122247" w14:paraId="748A2F28" w14:textId="77777777" w:rsidTr="003639FF">
        <w:tc>
          <w:tcPr>
            <w:tcW w:w="5000" w:type="pct"/>
            <w:gridSpan w:val="4"/>
          </w:tcPr>
          <w:p w14:paraId="5DD5F7A4"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2.</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Time Length per Semester (Lecture-Hours / Practice-Hours / Self Study-Hours)</w:t>
            </w:r>
          </w:p>
        </w:tc>
      </w:tr>
      <w:tr w:rsidR="00122247" w:rsidRPr="00122247" w14:paraId="3CE5E389" w14:textId="77777777" w:rsidTr="003639FF">
        <w:tc>
          <w:tcPr>
            <w:tcW w:w="1079" w:type="pct"/>
            <w:vAlign w:val="center"/>
          </w:tcPr>
          <w:p w14:paraId="744016E7" w14:textId="77777777" w:rsidR="00435482" w:rsidRPr="00122247" w:rsidRDefault="00435482" w:rsidP="003639FF">
            <w:pPr>
              <w:jc w:val="cente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rPr>
              <w:t>Lecture</w:t>
            </w:r>
          </w:p>
        </w:tc>
        <w:tc>
          <w:tcPr>
            <w:tcW w:w="1176" w:type="pct"/>
            <w:vAlign w:val="center"/>
          </w:tcPr>
          <w:p w14:paraId="59BB820B" w14:textId="77777777" w:rsidR="00435482" w:rsidRPr="00122247" w:rsidRDefault="00435482" w:rsidP="003639FF">
            <w:pPr>
              <w:jc w:val="cente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t>Practice</w:t>
            </w:r>
          </w:p>
        </w:tc>
        <w:tc>
          <w:tcPr>
            <w:tcW w:w="1281" w:type="pct"/>
            <w:vAlign w:val="center"/>
          </w:tcPr>
          <w:p w14:paraId="0978D004" w14:textId="77777777" w:rsidR="00435482" w:rsidRPr="00122247" w:rsidRDefault="00435482" w:rsidP="003639FF">
            <w:pPr>
              <w:jc w:val="cente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t>Self Study</w:t>
            </w:r>
          </w:p>
        </w:tc>
        <w:tc>
          <w:tcPr>
            <w:tcW w:w="1464" w:type="pct"/>
            <w:vAlign w:val="center"/>
          </w:tcPr>
          <w:p w14:paraId="7AD0F221" w14:textId="77777777" w:rsidR="00435482" w:rsidRPr="00122247" w:rsidRDefault="00435482" w:rsidP="003639FF">
            <w:pPr>
              <w:jc w:val="cente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t>Additional</w:t>
            </w:r>
          </w:p>
        </w:tc>
      </w:tr>
      <w:tr w:rsidR="00122247" w:rsidRPr="00122247" w14:paraId="63F13E91" w14:textId="77777777" w:rsidTr="003639FF">
        <w:tc>
          <w:tcPr>
            <w:tcW w:w="1079" w:type="pct"/>
          </w:tcPr>
          <w:p w14:paraId="5A56C8DF" w14:textId="25229464" w:rsidR="00435482" w:rsidRPr="00122247" w:rsidRDefault="00122715" w:rsidP="003639FF">
            <w:pPr>
              <w:rPr>
                <w:rFonts w:asciiTheme="majorBidi" w:hAnsiTheme="majorBidi" w:cstheme="majorBidi"/>
                <w:b/>
                <w:bCs/>
                <w:color w:val="000000" w:themeColor="text1"/>
                <w:sz w:val="32"/>
                <w:szCs w:val="32"/>
                <w:cs/>
              </w:rPr>
            </w:pPr>
            <w:r w:rsidRPr="00122247">
              <w:rPr>
                <w:rFonts w:asciiTheme="majorBidi" w:hAnsiTheme="majorBidi" w:cstheme="majorBidi"/>
                <w:color w:val="000000" w:themeColor="text1"/>
                <w:sz w:val="32"/>
                <w:szCs w:val="32"/>
              </w:rPr>
              <w:t>2</w:t>
            </w:r>
            <w:r w:rsidR="00435482" w:rsidRPr="00122247">
              <w:rPr>
                <w:rFonts w:asciiTheme="majorBidi" w:hAnsiTheme="majorBidi" w:cstheme="majorBidi"/>
                <w:color w:val="000000" w:themeColor="text1"/>
                <w:sz w:val="32"/>
                <w:szCs w:val="32"/>
              </w:rPr>
              <w:t xml:space="preserve"> hours per week</w:t>
            </w:r>
          </w:p>
        </w:tc>
        <w:tc>
          <w:tcPr>
            <w:tcW w:w="1176" w:type="pct"/>
          </w:tcPr>
          <w:p w14:paraId="4E650580" w14:textId="2E98353D" w:rsidR="00435482" w:rsidRPr="00122247" w:rsidRDefault="00122715" w:rsidP="003639FF">
            <w:pPr>
              <w:rPr>
                <w:rFonts w:asciiTheme="majorBidi" w:hAnsiTheme="majorBidi" w:cstheme="majorBidi"/>
                <w:b/>
                <w:bCs/>
                <w:color w:val="000000" w:themeColor="text1"/>
                <w:sz w:val="32"/>
                <w:szCs w:val="32"/>
                <w:cs/>
              </w:rPr>
            </w:pPr>
            <w:r w:rsidRPr="00122247">
              <w:rPr>
                <w:rFonts w:asciiTheme="majorBidi" w:hAnsiTheme="majorBidi" w:cstheme="majorBidi"/>
                <w:color w:val="000000" w:themeColor="text1"/>
                <w:sz w:val="32"/>
                <w:szCs w:val="32"/>
              </w:rPr>
              <w:t>2</w:t>
            </w:r>
            <w:r w:rsidR="00435482" w:rsidRPr="00122247">
              <w:rPr>
                <w:rFonts w:asciiTheme="majorBidi" w:hAnsiTheme="majorBidi" w:cstheme="majorBidi"/>
                <w:color w:val="000000" w:themeColor="text1"/>
                <w:sz w:val="32"/>
                <w:szCs w:val="32"/>
              </w:rPr>
              <w:t xml:space="preserve"> hours per week</w:t>
            </w:r>
          </w:p>
        </w:tc>
        <w:tc>
          <w:tcPr>
            <w:tcW w:w="1281" w:type="pct"/>
          </w:tcPr>
          <w:p w14:paraId="1490EE52" w14:textId="32A0745C" w:rsidR="00435482" w:rsidRPr="00122247" w:rsidRDefault="00122715" w:rsidP="003639FF">
            <w:pPr>
              <w:rPr>
                <w:rFonts w:asciiTheme="majorBidi" w:hAnsiTheme="majorBidi" w:cstheme="majorBidi"/>
                <w:b/>
                <w:bCs/>
                <w:color w:val="000000" w:themeColor="text1"/>
                <w:sz w:val="32"/>
                <w:szCs w:val="32"/>
                <w:cs/>
              </w:rPr>
            </w:pPr>
            <w:r w:rsidRPr="00122247">
              <w:rPr>
                <w:rFonts w:asciiTheme="majorBidi" w:hAnsiTheme="majorBidi" w:cstheme="majorBidi"/>
                <w:color w:val="000000" w:themeColor="text1"/>
                <w:sz w:val="32"/>
                <w:szCs w:val="32"/>
              </w:rPr>
              <w:t>5</w:t>
            </w:r>
            <w:r w:rsidR="00435482" w:rsidRPr="00122247">
              <w:rPr>
                <w:rFonts w:asciiTheme="majorBidi" w:hAnsiTheme="majorBidi" w:cstheme="majorBidi"/>
                <w:color w:val="000000" w:themeColor="text1"/>
                <w:sz w:val="32"/>
                <w:szCs w:val="32"/>
              </w:rPr>
              <w:t xml:space="preserve"> hours per week</w:t>
            </w:r>
          </w:p>
        </w:tc>
        <w:tc>
          <w:tcPr>
            <w:tcW w:w="1464" w:type="pct"/>
          </w:tcPr>
          <w:p w14:paraId="17138C12"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color w:val="000000" w:themeColor="text1"/>
                <w:sz w:val="32"/>
                <w:szCs w:val="32"/>
              </w:rPr>
              <w:t>upon student request</w:t>
            </w:r>
          </w:p>
        </w:tc>
      </w:tr>
      <w:tr w:rsidR="00122247" w:rsidRPr="00122247" w14:paraId="58DCFCC8" w14:textId="77777777" w:rsidTr="003639FF">
        <w:tc>
          <w:tcPr>
            <w:tcW w:w="5000" w:type="pct"/>
            <w:gridSpan w:val="4"/>
          </w:tcPr>
          <w:p w14:paraId="38FA2B13" w14:textId="77777777" w:rsidR="00435482" w:rsidRPr="00122247" w:rsidRDefault="00435482" w:rsidP="003639FF">
            <w:pPr>
              <w:rPr>
                <w:rFonts w:asciiTheme="majorBidi" w:hAnsiTheme="majorBidi" w:cstheme="majorBidi"/>
                <w:color w:val="000000" w:themeColor="text1"/>
                <w:sz w:val="32"/>
                <w:szCs w:val="32"/>
                <w:cs/>
              </w:rPr>
            </w:pPr>
            <w:r w:rsidRPr="00122247">
              <w:rPr>
                <w:rFonts w:asciiTheme="majorBidi" w:hAnsiTheme="majorBidi" w:cstheme="majorBidi"/>
                <w:b/>
                <w:bCs/>
                <w:color w:val="000000" w:themeColor="text1"/>
                <w:sz w:val="32"/>
                <w:szCs w:val="32"/>
                <w:cs/>
              </w:rPr>
              <w:t>3.</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Time Length per Week for Individual Academic Consulting and Guidance</w:t>
            </w:r>
            <w:r w:rsidRPr="00122247">
              <w:rPr>
                <w:rFonts w:asciiTheme="majorBidi" w:hAnsiTheme="majorBidi" w:cstheme="majorBidi"/>
                <w:color w:val="000000" w:themeColor="text1"/>
                <w:sz w:val="32"/>
                <w:szCs w:val="32"/>
                <w:cs/>
              </w:rPr>
              <w:t xml:space="preserve">    </w:t>
            </w:r>
          </w:p>
          <w:p w14:paraId="43DF29A5" w14:textId="77777777" w:rsidR="008308FF" w:rsidRPr="00122247" w:rsidRDefault="008308FF" w:rsidP="008308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Lecture will be available every Tuesday from 09:00 to 12:00 at College of </w:t>
            </w:r>
          </w:p>
          <w:p w14:paraId="634D6CA4" w14:textId="77777777" w:rsidR="008308FF" w:rsidRPr="00122247" w:rsidRDefault="008308FF" w:rsidP="008308FF">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rPr>
              <w:t xml:space="preserve">         Communication Arts</w:t>
            </w:r>
          </w:p>
          <w:p w14:paraId="2C4DB748" w14:textId="77777777" w:rsidR="008308FF" w:rsidRPr="00122247" w:rsidRDefault="008308FF" w:rsidP="008308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b. Lecturer can also be reached e-mail for any short consultations:</w:t>
            </w:r>
          </w:p>
          <w:p w14:paraId="3C7D079E" w14:textId="77777777" w:rsidR="008308FF" w:rsidRPr="00122247" w:rsidRDefault="008308FF" w:rsidP="008308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Sutida.si@ssru.ac.th</w:t>
            </w:r>
          </w:p>
          <w:p w14:paraId="239A16A9" w14:textId="77777777" w:rsidR="008308FF" w:rsidRPr="00122247" w:rsidRDefault="008308FF" w:rsidP="008308FF">
            <w:pPr>
              <w:rPr>
                <w:rFonts w:asciiTheme="majorBidi" w:hAnsiTheme="majorBidi" w:cstheme="majorBidi"/>
                <w:color w:val="000000" w:themeColor="text1"/>
                <w:sz w:val="32"/>
                <w:szCs w:val="32"/>
              </w:rPr>
            </w:pPr>
            <w:r w:rsidRPr="00122247">
              <w:rPr>
                <w:rFonts w:asciiTheme="majorBidi" w:hAnsiTheme="majorBidi" w:cstheme="majorBidi"/>
                <w:noProof/>
                <w:color w:val="000000" w:themeColor="text1"/>
                <w:sz w:val="32"/>
                <w:szCs w:val="32"/>
              </w:rPr>
              <w:lastRenderedPageBreak/>
              <w:drawing>
                <wp:anchor distT="0" distB="0" distL="114300" distR="114300" simplePos="0" relativeHeight="251661312" behindDoc="0" locked="0" layoutInCell="1" allowOverlap="1" wp14:anchorId="0D4CBAC2" wp14:editId="53A56045">
                  <wp:simplePos x="0" y="0"/>
                  <wp:positionH relativeFrom="column">
                    <wp:posOffset>4042796</wp:posOffset>
                  </wp:positionH>
                  <wp:positionV relativeFrom="paragraph">
                    <wp:posOffset>21590</wp:posOffset>
                  </wp:positionV>
                  <wp:extent cx="1130935" cy="1148080"/>
                  <wp:effectExtent l="0" t="0" r="0" b="0"/>
                  <wp:wrapThrough wrapText="bothSides">
                    <wp:wrapPolygon edited="0">
                      <wp:start x="0" y="0"/>
                      <wp:lineTo x="0" y="21146"/>
                      <wp:lineTo x="21103" y="21146"/>
                      <wp:lineTo x="21103" y="0"/>
                      <wp:lineTo x="0" y="0"/>
                    </wp:wrapPolygon>
                  </wp:wrapThrough>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__28200988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30935" cy="1148080"/>
                          </a:xfrm>
                          <a:prstGeom prst="rect">
                            <a:avLst/>
                          </a:prstGeom>
                        </pic:spPr>
                      </pic:pic>
                    </a:graphicData>
                  </a:graphic>
                  <wp14:sizeRelH relativeFrom="margin">
                    <wp14:pctWidth>0</wp14:pctWidth>
                  </wp14:sizeRelH>
                  <wp14:sizeRelV relativeFrom="margin">
                    <wp14:pctHeight>0</wp14:pctHeight>
                  </wp14:sizeRelV>
                </wp:anchor>
              </w:drawing>
            </w:r>
            <w:r w:rsidRPr="00122247">
              <w:rPr>
                <w:rFonts w:asciiTheme="majorBidi" w:hAnsiTheme="majorBidi" w:cstheme="majorBidi"/>
                <w:color w:val="000000" w:themeColor="text1"/>
                <w:sz w:val="32"/>
                <w:szCs w:val="32"/>
              </w:rPr>
              <w:t xml:space="preserve">     c. Lecturer can also be reached for any consult via Line id:     </w:t>
            </w:r>
          </w:p>
          <w:p w14:paraId="69641833" w14:textId="77777777" w:rsidR="008308FF" w:rsidRPr="00122247" w:rsidRDefault="008308FF" w:rsidP="008308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Khunbogus</w:t>
            </w:r>
          </w:p>
          <w:p w14:paraId="40014F51" w14:textId="77777777" w:rsidR="008308FF" w:rsidRPr="00122247" w:rsidRDefault="008308FF" w:rsidP="008308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d. Consult via mobile : 0862388849</w:t>
            </w:r>
          </w:p>
          <w:p w14:paraId="04DE2278" w14:textId="77777777" w:rsidR="00435482" w:rsidRPr="00122247" w:rsidRDefault="00435482" w:rsidP="003639FF">
            <w:pPr>
              <w:rPr>
                <w:rFonts w:asciiTheme="majorBidi" w:hAnsiTheme="majorBidi" w:cstheme="majorBidi"/>
                <w:b/>
                <w:bCs/>
                <w:color w:val="000000" w:themeColor="text1"/>
                <w:sz w:val="32"/>
                <w:szCs w:val="32"/>
              </w:rPr>
            </w:pPr>
          </w:p>
        </w:tc>
      </w:tr>
    </w:tbl>
    <w:p w14:paraId="30DA5E6C" w14:textId="6046A8EF" w:rsidR="00435482" w:rsidRPr="00122247" w:rsidRDefault="00435482" w:rsidP="00435482">
      <w:pPr>
        <w:rPr>
          <w:rFonts w:asciiTheme="majorBidi" w:hAnsiTheme="majorBidi" w:cstheme="majorBidi"/>
          <w:b/>
          <w:bCs/>
          <w:color w:val="000000" w:themeColor="text1"/>
          <w:sz w:val="32"/>
          <w:szCs w:val="32"/>
        </w:rPr>
      </w:pPr>
    </w:p>
    <w:p w14:paraId="44651FF0" w14:textId="77777777" w:rsidR="00435482" w:rsidRPr="00122247" w:rsidRDefault="00435482" w:rsidP="00435482">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Section 4 The Students Learning Outcome Development</w:t>
      </w:r>
    </w:p>
    <w:p w14:paraId="768717B2" w14:textId="77777777" w:rsidR="00435482" w:rsidRPr="00122247" w:rsidRDefault="00435482" w:rsidP="00435482">
      <w:pPr>
        <w:ind w:left="4320" w:hanging="4320"/>
        <w:jc w:val="center"/>
        <w:rPr>
          <w:rFonts w:asciiTheme="majorBidi" w:hAnsiTheme="majorBidi" w:cstheme="majorBidi"/>
          <w:b/>
          <w:bCs/>
          <w:color w:val="000000" w:themeColor="text1"/>
          <w:sz w:val="32"/>
          <w:szCs w:val="3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6"/>
      </w:tblGrid>
      <w:tr w:rsidR="00122247" w:rsidRPr="00122247" w14:paraId="4F5FB616" w14:textId="77777777" w:rsidTr="003639FF">
        <w:tc>
          <w:tcPr>
            <w:tcW w:w="5000" w:type="pct"/>
            <w:vAlign w:val="center"/>
          </w:tcPr>
          <w:p w14:paraId="37A4FBE1"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1.</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Morals and Ethics</w:t>
            </w:r>
          </w:p>
        </w:tc>
      </w:tr>
      <w:tr w:rsidR="00122247" w:rsidRPr="00122247" w14:paraId="0DBFC21B" w14:textId="77777777" w:rsidTr="003639FF">
        <w:tc>
          <w:tcPr>
            <w:tcW w:w="5000" w:type="pct"/>
            <w:vAlign w:val="center"/>
          </w:tcPr>
          <w:p w14:paraId="25D9518C"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Morals and Ethics to be developed</w:t>
            </w:r>
          </w:p>
          <w:p w14:paraId="1D1A1C63"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 xml:space="preserve"> Be able to deliver or to complete a required task at or the appointed time.</w:t>
            </w:r>
          </w:p>
        </w:tc>
      </w:tr>
      <w:tr w:rsidR="00122247" w:rsidRPr="00122247" w14:paraId="66300113" w14:textId="77777777" w:rsidTr="003639FF">
        <w:tc>
          <w:tcPr>
            <w:tcW w:w="5000" w:type="pct"/>
            <w:vAlign w:val="center"/>
          </w:tcPr>
          <w:p w14:paraId="10864BDF" w14:textId="77777777" w:rsidR="00435482" w:rsidRPr="00122247" w:rsidRDefault="00435482" w:rsidP="003639FF">
            <w:pPr>
              <w:rPr>
                <w:rFonts w:asciiTheme="majorBidi" w:hAnsiTheme="majorBidi" w:cstheme="majorBidi"/>
                <w:color w:val="000000" w:themeColor="text1"/>
                <w:sz w:val="32"/>
                <w:szCs w:val="32"/>
                <w:cs/>
              </w:rPr>
            </w:pPr>
            <w:r w:rsidRPr="00122247">
              <w:rPr>
                <w:rFonts w:asciiTheme="majorBidi" w:hAnsiTheme="majorBidi" w:cstheme="majorBidi"/>
                <w:b/>
                <w:bCs/>
                <w:color w:val="000000" w:themeColor="text1"/>
                <w:sz w:val="32"/>
                <w:szCs w:val="32"/>
              </w:rPr>
              <w:t xml:space="preserve">     Teaching Strategies</w:t>
            </w:r>
          </w:p>
          <w:p w14:paraId="0B19571F"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The program requires students to follow organizational culture of showing strict discipline by attending class on time, being responsible for group work in terms of taking the roles of group leader or group members and showing honesty by not cheating in the exam or copying other’s homework, etc.</w:t>
            </w:r>
          </w:p>
        </w:tc>
      </w:tr>
      <w:tr w:rsidR="00122247" w:rsidRPr="00122247" w14:paraId="6E2A0132" w14:textId="77777777" w:rsidTr="003639FF">
        <w:tc>
          <w:tcPr>
            <w:tcW w:w="5000" w:type="pct"/>
            <w:vAlign w:val="center"/>
          </w:tcPr>
          <w:p w14:paraId="5AA61450"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Evaluation Strategies</w:t>
            </w:r>
          </w:p>
          <w:p w14:paraId="306615CF"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 Evaluation of student’s on time class attendance</w:t>
            </w:r>
          </w:p>
          <w:p w14:paraId="575F6A62"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 Evaluation of student’s demonstration of his/her responsibility on the assigned   </w:t>
            </w:r>
          </w:p>
          <w:p w14:paraId="028116AF"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tasks</w:t>
            </w:r>
          </w:p>
          <w:p w14:paraId="2D4FEC53"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 Evaluation of harmony in students group working</w:t>
            </w:r>
          </w:p>
        </w:tc>
      </w:tr>
      <w:tr w:rsidR="00122247" w:rsidRPr="00122247" w14:paraId="3B99C6AC" w14:textId="77777777" w:rsidTr="003639FF">
        <w:tc>
          <w:tcPr>
            <w:tcW w:w="5000" w:type="pct"/>
            <w:vAlign w:val="center"/>
          </w:tcPr>
          <w:p w14:paraId="5C7CD239"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t>2. Knowledge</w:t>
            </w:r>
          </w:p>
        </w:tc>
      </w:tr>
      <w:tr w:rsidR="00122247" w:rsidRPr="00122247" w14:paraId="2BD507D0" w14:textId="77777777" w:rsidTr="003639FF">
        <w:tc>
          <w:tcPr>
            <w:tcW w:w="5000" w:type="pct"/>
            <w:vAlign w:val="center"/>
          </w:tcPr>
          <w:p w14:paraId="156798E4"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Knowledge to be Acquired</w:t>
            </w:r>
          </w:p>
          <w:p w14:paraId="42612597"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ab/>
            </w:r>
            <w:r w:rsidRPr="00122247">
              <w:rPr>
                <w:rFonts w:asciiTheme="majorBidi" w:hAnsiTheme="majorBidi" w:cstheme="majorBidi"/>
                <w:color w:val="000000" w:themeColor="text1"/>
                <w:sz w:val="32"/>
                <w:szCs w:val="32"/>
              </w:rPr>
              <w:t>To be able to provide an analysis and provide the solution to real world</w:t>
            </w:r>
          </w:p>
          <w:p w14:paraId="23EBE5A1" w14:textId="77777777" w:rsidR="00435482" w:rsidRPr="00122247" w:rsidRDefault="00435482" w:rsidP="003639FF">
            <w:pPr>
              <w:rPr>
                <w:rFonts w:asciiTheme="majorBidi" w:hAnsiTheme="majorBidi" w:cstheme="majorBidi"/>
                <w:color w:val="000000" w:themeColor="text1"/>
                <w:sz w:val="32"/>
                <w:szCs w:val="32"/>
                <w:cs/>
              </w:rPr>
            </w:pPr>
            <w:r w:rsidRPr="00122247">
              <w:rPr>
                <w:rFonts w:asciiTheme="majorBidi" w:hAnsiTheme="majorBidi" w:cstheme="majorBidi"/>
                <w:color w:val="000000" w:themeColor="text1"/>
                <w:sz w:val="32"/>
                <w:szCs w:val="32"/>
              </w:rPr>
              <w:t>Problems.</w:t>
            </w:r>
          </w:p>
        </w:tc>
      </w:tr>
      <w:tr w:rsidR="00122247" w:rsidRPr="00122247" w14:paraId="3746E01E" w14:textId="77777777" w:rsidTr="003639FF">
        <w:tc>
          <w:tcPr>
            <w:tcW w:w="5000" w:type="pct"/>
            <w:vAlign w:val="center"/>
          </w:tcPr>
          <w:p w14:paraId="2699847D"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Teaching Strategies</w:t>
            </w:r>
          </w:p>
          <w:p w14:paraId="6A7C85A6"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ab/>
            </w:r>
            <w:r w:rsidRPr="00122247">
              <w:rPr>
                <w:rFonts w:asciiTheme="majorBidi" w:hAnsiTheme="majorBidi" w:cstheme="majorBidi"/>
                <w:color w:val="000000" w:themeColor="text1"/>
                <w:sz w:val="32"/>
                <w:szCs w:val="32"/>
              </w:rPr>
              <w:t xml:space="preserve">1. Explain and conclude ideas through teaching documents and presentation by </w:t>
            </w:r>
            <w:r w:rsidRPr="00122247">
              <w:rPr>
                <w:rFonts w:asciiTheme="majorBidi" w:hAnsiTheme="majorBidi" w:cstheme="majorBidi"/>
                <w:color w:val="000000" w:themeColor="text1"/>
                <w:sz w:val="32"/>
                <w:szCs w:val="32"/>
              </w:rPr>
              <w:tab/>
              <w:t>programs of Microsoft PowerPoint, Microsoft Word and Internet</w:t>
            </w:r>
          </w:p>
          <w:p w14:paraId="46203421"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2. Single and group assignment and discussion</w:t>
            </w:r>
          </w:p>
          <w:p w14:paraId="5C7CB55F" w14:textId="77777777" w:rsidR="00435482" w:rsidRPr="00122247" w:rsidRDefault="00435482" w:rsidP="003639FF">
            <w:pPr>
              <w:rPr>
                <w:rFonts w:asciiTheme="majorBidi" w:hAnsiTheme="majorBidi" w:cstheme="majorBidi"/>
                <w:color w:val="000000" w:themeColor="text1"/>
                <w:sz w:val="32"/>
                <w:szCs w:val="32"/>
                <w:cs/>
              </w:rPr>
            </w:pPr>
            <w:r w:rsidRPr="00122247">
              <w:rPr>
                <w:rFonts w:asciiTheme="majorBidi" w:hAnsiTheme="majorBidi" w:cstheme="majorBidi"/>
                <w:color w:val="000000" w:themeColor="text1"/>
                <w:sz w:val="32"/>
                <w:szCs w:val="32"/>
              </w:rPr>
              <w:tab/>
              <w:t>3. Games for case studies understanding and conclusion.</w:t>
            </w:r>
          </w:p>
        </w:tc>
      </w:tr>
      <w:tr w:rsidR="00122247" w:rsidRPr="00122247" w14:paraId="5E0B2A72" w14:textId="77777777" w:rsidTr="003639FF">
        <w:tc>
          <w:tcPr>
            <w:tcW w:w="5000" w:type="pct"/>
            <w:vAlign w:val="center"/>
          </w:tcPr>
          <w:p w14:paraId="3510BA3D"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Evaluation Strategies</w:t>
            </w:r>
          </w:p>
          <w:p w14:paraId="5DC579BE"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ab/>
            </w:r>
            <w:r w:rsidRPr="00122247">
              <w:rPr>
                <w:rFonts w:asciiTheme="majorBidi" w:hAnsiTheme="majorBidi" w:cstheme="majorBidi"/>
                <w:color w:val="000000" w:themeColor="text1"/>
                <w:sz w:val="32"/>
                <w:szCs w:val="32"/>
              </w:rPr>
              <w:t>1. Evaluation by behaviors, attention and class participation</w:t>
            </w:r>
          </w:p>
          <w:p w14:paraId="7BDC6814"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lastRenderedPageBreak/>
              <w:tab/>
              <w:t>2. Evaluation by group working and discussion</w:t>
            </w:r>
          </w:p>
          <w:p w14:paraId="5191C359"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3. Evaluation by single assignment</w:t>
            </w:r>
          </w:p>
          <w:p w14:paraId="5FFFFF60"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4. Evaluation by Proposed Project</w:t>
            </w:r>
          </w:p>
          <w:p w14:paraId="7AF5021A"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5. Evaluation by Class Presentation</w:t>
            </w:r>
          </w:p>
          <w:p w14:paraId="245EA5CB" w14:textId="77777777" w:rsidR="00435482" w:rsidRPr="00122247" w:rsidRDefault="00435482" w:rsidP="003639FF">
            <w:pPr>
              <w:rPr>
                <w:rFonts w:asciiTheme="majorBidi" w:hAnsiTheme="majorBidi" w:cstheme="majorBidi"/>
                <w:color w:val="000000" w:themeColor="text1"/>
                <w:sz w:val="32"/>
                <w:szCs w:val="32"/>
                <w:cs/>
              </w:rPr>
            </w:pPr>
            <w:r w:rsidRPr="00122247">
              <w:rPr>
                <w:rFonts w:asciiTheme="majorBidi" w:hAnsiTheme="majorBidi" w:cstheme="majorBidi"/>
                <w:color w:val="000000" w:themeColor="text1"/>
                <w:sz w:val="32"/>
                <w:szCs w:val="32"/>
              </w:rPr>
              <w:tab/>
              <w:t>6. Cooperative Study Course</w:t>
            </w:r>
            <w:r w:rsidRPr="00122247">
              <w:rPr>
                <w:rFonts w:asciiTheme="majorBidi" w:hAnsiTheme="majorBidi" w:cstheme="majorBidi"/>
                <w:b/>
                <w:bCs/>
                <w:color w:val="000000" w:themeColor="text1"/>
                <w:sz w:val="32"/>
                <w:szCs w:val="32"/>
                <w:cs/>
              </w:rPr>
              <w:t xml:space="preserve"> </w:t>
            </w:r>
          </w:p>
        </w:tc>
      </w:tr>
      <w:tr w:rsidR="00122247" w:rsidRPr="00122247" w14:paraId="534A245C" w14:textId="77777777" w:rsidTr="003639FF">
        <w:tc>
          <w:tcPr>
            <w:tcW w:w="5000" w:type="pct"/>
            <w:vAlign w:val="center"/>
          </w:tcPr>
          <w:p w14:paraId="6D683F1D"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lastRenderedPageBreak/>
              <w:t>3.</w:t>
            </w:r>
            <w:r w:rsidRPr="00122247">
              <w:rPr>
                <w:rFonts w:asciiTheme="majorBidi" w:eastAsia="MS Mincho" w:hAnsiTheme="majorBidi" w:cstheme="majorBidi"/>
                <w:b/>
                <w:bCs/>
                <w:color w:val="000000" w:themeColor="text1"/>
                <w:sz w:val="32"/>
                <w:szCs w:val="32"/>
              </w:rPr>
              <w:t xml:space="preserve"> Cognitive Skills</w:t>
            </w:r>
          </w:p>
        </w:tc>
      </w:tr>
      <w:tr w:rsidR="00122247" w:rsidRPr="00122247" w14:paraId="7B5DF412" w14:textId="77777777" w:rsidTr="003639FF">
        <w:tc>
          <w:tcPr>
            <w:tcW w:w="5000" w:type="pct"/>
            <w:vAlign w:val="center"/>
          </w:tcPr>
          <w:p w14:paraId="5E61BBC1"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Cognitive Skills to be acquired</w:t>
            </w:r>
          </w:p>
          <w:p w14:paraId="666CCF40"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ab/>
            </w:r>
            <w:r w:rsidRPr="00122247">
              <w:rPr>
                <w:rFonts w:asciiTheme="majorBidi" w:hAnsiTheme="majorBidi" w:cstheme="majorBidi"/>
                <w:color w:val="000000" w:themeColor="text1"/>
                <w:sz w:val="32"/>
                <w:szCs w:val="32"/>
              </w:rPr>
              <w:t>1.The ability to gather and summarize information, and conduct research</w:t>
            </w:r>
          </w:p>
          <w:p w14:paraId="7757B8EB"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rPr>
              <w:tab/>
              <w:t>2 .Self-study and sharing information to the class</w:t>
            </w:r>
            <w:r w:rsidRPr="00122247">
              <w:rPr>
                <w:rFonts w:asciiTheme="majorBidi" w:hAnsiTheme="majorBidi" w:cstheme="majorBidi"/>
                <w:b/>
                <w:bCs/>
                <w:color w:val="000000" w:themeColor="text1"/>
                <w:sz w:val="32"/>
                <w:szCs w:val="32"/>
                <w:cs/>
              </w:rPr>
              <w:t xml:space="preserve">     </w:t>
            </w:r>
          </w:p>
        </w:tc>
      </w:tr>
      <w:tr w:rsidR="00122247" w:rsidRPr="00122247" w14:paraId="487CB9A2" w14:textId="77777777" w:rsidTr="003639FF">
        <w:tc>
          <w:tcPr>
            <w:tcW w:w="5000" w:type="pct"/>
            <w:vAlign w:val="center"/>
          </w:tcPr>
          <w:p w14:paraId="5E695B89"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Teaching Strategies</w:t>
            </w:r>
          </w:p>
          <w:p w14:paraId="0AE9807F"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ab/>
              <w:t>1.</w:t>
            </w:r>
            <w:r w:rsidRPr="00122247">
              <w:rPr>
                <w:rFonts w:asciiTheme="majorBidi" w:hAnsiTheme="majorBidi" w:cstheme="majorBidi"/>
                <w:color w:val="000000" w:themeColor="text1"/>
                <w:sz w:val="32"/>
                <w:szCs w:val="32"/>
              </w:rPr>
              <w:t xml:space="preserve"> Practice and ideas conclusion by program of Microsoft PowerPoint</w:t>
            </w:r>
          </w:p>
          <w:p w14:paraId="3AF346ED"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2. Assignment of group discussion and report</w:t>
            </w:r>
          </w:p>
          <w:p w14:paraId="21F4D42E"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rPr>
              <w:tab/>
              <w:t>3. Student-centered learning and Problem-based learning</w:t>
            </w:r>
            <w:r w:rsidRPr="00122247">
              <w:rPr>
                <w:rFonts w:asciiTheme="majorBidi" w:hAnsiTheme="majorBidi" w:cstheme="majorBidi"/>
                <w:b/>
                <w:bCs/>
                <w:color w:val="000000" w:themeColor="text1"/>
                <w:sz w:val="32"/>
                <w:szCs w:val="32"/>
                <w:cs/>
              </w:rPr>
              <w:t xml:space="preserve">      </w:t>
            </w:r>
          </w:p>
        </w:tc>
      </w:tr>
      <w:tr w:rsidR="00122247" w:rsidRPr="00122247" w14:paraId="5F022239" w14:textId="77777777" w:rsidTr="003639FF">
        <w:tc>
          <w:tcPr>
            <w:tcW w:w="5000" w:type="pct"/>
            <w:vAlign w:val="center"/>
          </w:tcPr>
          <w:p w14:paraId="73EA5C48"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Evaluation Strategies</w:t>
            </w:r>
          </w:p>
          <w:p w14:paraId="00E32D99"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1. Evaluation by behaviors, attention and class participation</w:t>
            </w:r>
          </w:p>
          <w:p w14:paraId="2658E860"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2. Evaluation by group discussion</w:t>
            </w:r>
          </w:p>
          <w:p w14:paraId="3BD781A5"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3. Evaluation by class practice</w:t>
            </w:r>
          </w:p>
          <w:p w14:paraId="559562F5"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ab/>
              <w:t xml:space="preserve">4. Evaluation by students’ ideas conclusion, analysis including with in class    </w:t>
            </w:r>
            <w:r w:rsidRPr="00122247">
              <w:rPr>
                <w:rFonts w:asciiTheme="majorBidi" w:hAnsiTheme="majorBidi" w:cstheme="majorBidi"/>
                <w:color w:val="000000" w:themeColor="text1"/>
                <w:sz w:val="32"/>
                <w:szCs w:val="32"/>
              </w:rPr>
              <w:tab/>
              <w:t xml:space="preserve">evaluation </w:t>
            </w:r>
          </w:p>
        </w:tc>
      </w:tr>
      <w:tr w:rsidR="00122247" w:rsidRPr="00122247" w14:paraId="2DB0170B" w14:textId="77777777" w:rsidTr="003639FF">
        <w:tc>
          <w:tcPr>
            <w:tcW w:w="5000" w:type="pct"/>
            <w:vAlign w:val="center"/>
          </w:tcPr>
          <w:p w14:paraId="6FE7E103"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t>4.</w:t>
            </w:r>
            <w:r w:rsidRPr="00122247">
              <w:rPr>
                <w:rFonts w:asciiTheme="majorBidi" w:hAnsiTheme="majorBidi" w:cstheme="majorBidi"/>
                <w:b/>
                <w:bCs/>
                <w:color w:val="000000" w:themeColor="text1"/>
                <w:sz w:val="32"/>
                <w:szCs w:val="32"/>
              </w:rPr>
              <w:t xml:space="preserve"> Interpersonal Skills and Responsibilities</w:t>
            </w:r>
          </w:p>
        </w:tc>
      </w:tr>
      <w:tr w:rsidR="00122247" w:rsidRPr="00122247" w14:paraId="298D59B5" w14:textId="77777777" w:rsidTr="003639FF">
        <w:tc>
          <w:tcPr>
            <w:tcW w:w="5000" w:type="pct"/>
            <w:vAlign w:val="center"/>
          </w:tcPr>
          <w:p w14:paraId="5770CAA6"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Interpersonal Skills and Responsibility to be Developed</w:t>
            </w:r>
            <w:r w:rsidRPr="00122247">
              <w:rPr>
                <w:rFonts w:asciiTheme="majorBidi" w:hAnsiTheme="majorBidi" w:cstheme="majorBidi"/>
                <w:b/>
                <w:bCs/>
                <w:color w:val="000000" w:themeColor="text1"/>
                <w:sz w:val="32"/>
                <w:szCs w:val="32"/>
                <w:cs/>
              </w:rPr>
              <w:t xml:space="preserve"> </w:t>
            </w:r>
          </w:p>
          <w:p w14:paraId="1D1B315A"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Adjusting one’s self well to the context and organizational culture in</w:t>
            </w:r>
          </w:p>
          <w:p w14:paraId="37410484"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color w:val="000000" w:themeColor="text1"/>
                <w:sz w:val="32"/>
                <w:szCs w:val="32"/>
              </w:rPr>
              <w:t>which the students take professional practice</w:t>
            </w:r>
            <w:r w:rsidRPr="00122247">
              <w:rPr>
                <w:rFonts w:asciiTheme="majorBidi" w:hAnsiTheme="majorBidi" w:cstheme="majorBidi"/>
                <w:b/>
                <w:bCs/>
                <w:color w:val="000000" w:themeColor="text1"/>
                <w:sz w:val="32"/>
                <w:szCs w:val="32"/>
                <w:cs/>
              </w:rPr>
              <w:t xml:space="preserve">  </w:t>
            </w:r>
          </w:p>
          <w:p w14:paraId="545705FB" w14:textId="77777777" w:rsidR="00435482" w:rsidRPr="00122247" w:rsidRDefault="00435482" w:rsidP="003639FF">
            <w:pPr>
              <w:rPr>
                <w:rFonts w:asciiTheme="majorBidi" w:hAnsiTheme="majorBidi" w:cstheme="majorBidi"/>
                <w:b/>
                <w:bCs/>
                <w:color w:val="000000" w:themeColor="text1"/>
                <w:sz w:val="32"/>
                <w:szCs w:val="32"/>
                <w:cs/>
              </w:rPr>
            </w:pPr>
          </w:p>
        </w:tc>
      </w:tr>
      <w:tr w:rsidR="00122247" w:rsidRPr="00122247" w14:paraId="14AD10AF" w14:textId="77777777" w:rsidTr="003639FF">
        <w:tc>
          <w:tcPr>
            <w:tcW w:w="5000" w:type="pct"/>
            <w:vAlign w:val="center"/>
          </w:tcPr>
          <w:p w14:paraId="2EB74155"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Teaching Strategies</w:t>
            </w:r>
          </w:p>
          <w:p w14:paraId="475225C8"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Learning activities should include cooperative learning, group working including the development of self-responsibility, social responsibility, the awareness of organizational culture as well as human relationship throughout the courses.</w:t>
            </w:r>
            <w:r w:rsidRPr="00122247">
              <w:rPr>
                <w:rFonts w:asciiTheme="majorBidi" w:hAnsiTheme="majorBidi" w:cstheme="majorBidi"/>
                <w:b/>
                <w:bCs/>
                <w:color w:val="000000" w:themeColor="text1"/>
                <w:sz w:val="32"/>
                <w:szCs w:val="32"/>
                <w:cs/>
              </w:rPr>
              <w:t xml:space="preserve">    </w:t>
            </w:r>
          </w:p>
          <w:p w14:paraId="35804392"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t xml:space="preserve">    </w:t>
            </w:r>
          </w:p>
        </w:tc>
      </w:tr>
      <w:tr w:rsidR="00122247" w:rsidRPr="00122247" w14:paraId="7E63F87B" w14:textId="77777777" w:rsidTr="003639FF">
        <w:tc>
          <w:tcPr>
            <w:tcW w:w="5000" w:type="pct"/>
            <w:vAlign w:val="center"/>
          </w:tcPr>
          <w:p w14:paraId="4E65B87B"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Evaluation Strategies</w:t>
            </w:r>
          </w:p>
          <w:p w14:paraId="2F631549"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color w:val="000000" w:themeColor="text1"/>
                <w:sz w:val="32"/>
                <w:szCs w:val="32"/>
                <w:cs/>
              </w:rPr>
              <w:lastRenderedPageBreak/>
              <w:t xml:space="preserve">          </w:t>
            </w:r>
            <w:r w:rsidRPr="00122247">
              <w:rPr>
                <w:rFonts w:asciiTheme="majorBidi" w:hAnsiTheme="majorBidi" w:cstheme="majorBidi"/>
                <w:color w:val="000000" w:themeColor="text1"/>
                <w:sz w:val="32"/>
                <w:szCs w:val="32"/>
              </w:rPr>
              <w:t>The assessment shall be focused on the student’s behavior and performance in group presentation and in the involvement of various activities.</w:t>
            </w:r>
            <w:r w:rsidRPr="00122247">
              <w:rPr>
                <w:rFonts w:asciiTheme="majorBidi" w:hAnsiTheme="majorBidi" w:cstheme="majorBidi"/>
                <w:b/>
                <w:bCs/>
                <w:color w:val="000000" w:themeColor="text1"/>
                <w:sz w:val="32"/>
                <w:szCs w:val="32"/>
                <w:cs/>
              </w:rPr>
              <w:t xml:space="preserve">     </w:t>
            </w:r>
          </w:p>
          <w:p w14:paraId="073459C1"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t xml:space="preserve">    </w:t>
            </w:r>
          </w:p>
        </w:tc>
      </w:tr>
      <w:tr w:rsidR="00122247" w:rsidRPr="00122247" w14:paraId="33D994E6" w14:textId="77777777" w:rsidTr="003639FF">
        <w:tc>
          <w:tcPr>
            <w:tcW w:w="5000" w:type="pct"/>
            <w:vAlign w:val="center"/>
          </w:tcPr>
          <w:p w14:paraId="5C408FCD"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cs/>
              </w:rPr>
              <w:lastRenderedPageBreak/>
              <w:t>5.</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Numerical Analysis, Communication and Information Technology Skills</w:t>
            </w:r>
          </w:p>
        </w:tc>
      </w:tr>
      <w:tr w:rsidR="00122247" w:rsidRPr="00122247" w14:paraId="18848057" w14:textId="77777777" w:rsidTr="003639FF">
        <w:tc>
          <w:tcPr>
            <w:tcW w:w="5000" w:type="pct"/>
            <w:vAlign w:val="center"/>
          </w:tcPr>
          <w:p w14:paraId="3D3204D6"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Numerical Analysis, Communication and Information Technology Skills to be Developed</w:t>
            </w:r>
          </w:p>
          <w:p w14:paraId="42F051F2"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Using information technology to collect data and producing reports together with report presentation</w:t>
            </w:r>
            <w:r w:rsidRPr="00122247">
              <w:rPr>
                <w:rFonts w:asciiTheme="majorBidi" w:hAnsiTheme="majorBidi" w:cstheme="majorBidi"/>
                <w:b/>
                <w:bCs/>
                <w:color w:val="000000" w:themeColor="text1"/>
                <w:sz w:val="32"/>
                <w:szCs w:val="32"/>
                <w:cs/>
              </w:rPr>
              <w:t xml:space="preserve">      </w:t>
            </w:r>
          </w:p>
        </w:tc>
      </w:tr>
      <w:tr w:rsidR="00122247" w:rsidRPr="00122247" w14:paraId="7BCE2D2F" w14:textId="77777777" w:rsidTr="003639FF">
        <w:tc>
          <w:tcPr>
            <w:tcW w:w="5000" w:type="pct"/>
            <w:vAlign w:val="center"/>
          </w:tcPr>
          <w:p w14:paraId="2E3C51C3"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Teaching Strategies</w:t>
            </w:r>
          </w:p>
          <w:p w14:paraId="5B197C9B" w14:textId="77777777" w:rsidR="00435482" w:rsidRPr="00122247" w:rsidRDefault="00435482" w:rsidP="003639FF">
            <w:pPr>
              <w:rPr>
                <w:rFonts w:asciiTheme="majorBidi" w:hAnsiTheme="majorBidi" w:cstheme="majorBidi"/>
                <w:b/>
                <w:bCs/>
                <w:color w:val="000000" w:themeColor="text1"/>
                <w:sz w:val="32"/>
                <w:szCs w:val="32"/>
                <w:cs/>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Learning activities shall be organized in various courses so that the students can learn by doing in a variety of situations.</w:t>
            </w:r>
          </w:p>
        </w:tc>
      </w:tr>
      <w:tr w:rsidR="00122247" w:rsidRPr="00122247" w14:paraId="102119E9" w14:textId="77777777" w:rsidTr="003639FF">
        <w:tc>
          <w:tcPr>
            <w:tcW w:w="5000" w:type="pct"/>
            <w:vAlign w:val="center"/>
          </w:tcPr>
          <w:p w14:paraId="2FA84CFA" w14:textId="77777777" w:rsidR="00435482" w:rsidRPr="00122247" w:rsidRDefault="00435482"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    </w:t>
            </w:r>
            <w:r w:rsidRPr="00122247">
              <w:rPr>
                <w:rFonts w:asciiTheme="majorBidi" w:hAnsiTheme="majorBidi" w:cstheme="majorBidi"/>
                <w:b/>
                <w:bCs/>
                <w:color w:val="000000" w:themeColor="text1"/>
                <w:sz w:val="32"/>
                <w:szCs w:val="32"/>
              </w:rPr>
              <w:t>Evaluation Strategies</w:t>
            </w:r>
          </w:p>
          <w:p w14:paraId="669DD1AF"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Evaluate by the correct application of statistics and mathematics to solve</w:t>
            </w:r>
          </w:p>
          <w:p w14:paraId="4F820FA0" w14:textId="77777777" w:rsidR="00435482" w:rsidRPr="00122247" w:rsidRDefault="00435482"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problems.</w:t>
            </w:r>
          </w:p>
          <w:p w14:paraId="4B9E39ED" w14:textId="77777777" w:rsidR="00435482" w:rsidRPr="00122247" w:rsidRDefault="00435482" w:rsidP="003639FF">
            <w:pPr>
              <w:rPr>
                <w:rFonts w:asciiTheme="majorBidi" w:hAnsiTheme="majorBidi" w:cstheme="majorBidi"/>
                <w:bCs/>
                <w:color w:val="000000" w:themeColor="text1"/>
                <w:sz w:val="32"/>
                <w:szCs w:val="32"/>
                <w:cs/>
              </w:rPr>
            </w:pPr>
            <w:r w:rsidRPr="00122247">
              <w:rPr>
                <w:rFonts w:asciiTheme="majorBidi" w:hAnsiTheme="majorBidi" w:cstheme="majorBidi"/>
                <w:bCs/>
                <w:color w:val="000000" w:themeColor="text1"/>
                <w:sz w:val="32"/>
                <w:szCs w:val="32"/>
              </w:rPr>
              <w:tab/>
              <w:t>Evaluate by the students’ ability to explain and discuss about various case studies during classroom presentation</w:t>
            </w:r>
            <w:r w:rsidRPr="00122247">
              <w:rPr>
                <w:rFonts w:asciiTheme="majorBidi" w:hAnsiTheme="majorBidi" w:cstheme="majorBidi"/>
                <w:bCs/>
                <w:color w:val="000000" w:themeColor="text1"/>
                <w:sz w:val="32"/>
                <w:szCs w:val="32"/>
                <w:cs/>
              </w:rPr>
              <w:t xml:space="preserve">    </w:t>
            </w:r>
          </w:p>
        </w:tc>
      </w:tr>
    </w:tbl>
    <w:p w14:paraId="60EBA6D5" w14:textId="77777777" w:rsidR="00A5131B" w:rsidRPr="00122247" w:rsidRDefault="004C161A" w:rsidP="004E75B8">
      <w:pPr>
        <w:jc w:val="center"/>
        <w:rPr>
          <w:rFonts w:asciiTheme="majorBidi" w:hAnsiTheme="majorBidi" w:cstheme="majorBidi"/>
          <w:b/>
          <w:bCs/>
          <w:color w:val="000000" w:themeColor="text1"/>
          <w:sz w:val="16"/>
          <w:szCs w:val="16"/>
        </w:rPr>
      </w:pPr>
      <w:r w:rsidRPr="00122247">
        <w:rPr>
          <w:rFonts w:asciiTheme="majorBidi" w:hAnsiTheme="majorBidi" w:cstheme="majorBidi"/>
          <w:b/>
          <w:bCs/>
          <w:noProof/>
          <w:color w:val="000000" w:themeColor="text1"/>
          <w:sz w:val="36"/>
          <w:szCs w:val="36"/>
        </w:rPr>
        <mc:AlternateContent>
          <mc:Choice Requires="wps">
            <w:drawing>
              <wp:anchor distT="0" distB="0" distL="114300" distR="114300" simplePos="0" relativeHeight="251657216" behindDoc="0" locked="0" layoutInCell="1" allowOverlap="1" wp14:anchorId="4A73F4EC" wp14:editId="5D87E5FD">
                <wp:simplePos x="0" y="0"/>
                <wp:positionH relativeFrom="column">
                  <wp:posOffset>-100965</wp:posOffset>
                </wp:positionH>
                <wp:positionV relativeFrom="paragraph">
                  <wp:posOffset>2084705</wp:posOffset>
                </wp:positionV>
                <wp:extent cx="5800090" cy="614045"/>
                <wp:effectExtent l="381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090" cy="6140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905854" w14:textId="77777777" w:rsidR="00A5229A" w:rsidRPr="007A47AD" w:rsidRDefault="00A5229A">
                            <w:pPr>
                              <w:rPr>
                                <w:rFonts w:cs="Cordia New"/>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73F4EC" id="Text Box 2" o:spid="_x0000_s1027" type="#_x0000_t202" style="position:absolute;left:0;text-align:left;margin-left:-7.95pt;margin-top:164.15pt;width:456.7pt;height:48.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" stroked="f">
                <v:textbox>
                  <w:txbxContent>
                    <w:p w14:paraId="6A905854" w14:textId="77777777" w:rsidR="00A5229A" w:rsidRPr="007A47AD" w:rsidRDefault="00A5229A">
                      <w:pPr>
                        <w:rPr>
                          <w:rFonts w:cs="Cordia New"/>
                        </w:rPr>
                      </w:pPr>
                    </w:p>
                  </w:txbxContent>
                </v:textbox>
              </v:shape>
            </w:pict>
          </mc:Fallback>
        </mc:AlternateContent>
      </w:r>
      <w:r w:rsidR="00A5131B" w:rsidRPr="00122247">
        <w:rPr>
          <w:rFonts w:asciiTheme="majorBidi" w:hAnsiTheme="majorBidi" w:cstheme="majorBidi"/>
          <w:b/>
          <w:bCs/>
          <w:color w:val="000000" w:themeColor="text1"/>
          <w:sz w:val="36"/>
          <w:szCs w:val="36"/>
          <w:cs/>
        </w:rPr>
        <w:br w:type="page"/>
      </w:r>
    </w:p>
    <w:p w14:paraId="4B6C1325" w14:textId="77777777" w:rsidR="00CC7BDE" w:rsidRPr="00122247" w:rsidRDefault="0071117C" w:rsidP="00CC7BDE">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rPr>
        <w:lastRenderedPageBreak/>
        <w:t>Section 5: Teaching Schedule and Evaluation</w:t>
      </w:r>
    </w:p>
    <w:p w14:paraId="0C273D26" w14:textId="77777777" w:rsidR="00EB22D6" w:rsidRPr="00122247" w:rsidRDefault="00EB22D6" w:rsidP="00CC7BDE">
      <w:pPr>
        <w:rPr>
          <w:rFonts w:asciiTheme="majorBidi" w:hAnsiTheme="majorBidi" w:cstheme="majorBidi"/>
          <w:color w:val="000000" w:themeColor="text1"/>
          <w:sz w:val="16"/>
          <w:szCs w:val="16"/>
        </w:rPr>
      </w:pPr>
    </w:p>
    <w:p w14:paraId="586191F3" w14:textId="77777777" w:rsidR="00CC7BDE" w:rsidRPr="00122247" w:rsidRDefault="00CC7BDE" w:rsidP="00CC7BDE">
      <w:pPr>
        <w:rPr>
          <w:rFonts w:asciiTheme="majorBidi" w:hAnsiTheme="majorBidi" w:cstheme="majorBidi"/>
          <w:b/>
          <w:bCs/>
          <w:color w:val="000000" w:themeColor="text1"/>
          <w:sz w:val="36"/>
          <w:szCs w:val="36"/>
        </w:rPr>
      </w:pPr>
      <w:r w:rsidRPr="00122247">
        <w:rPr>
          <w:rFonts w:asciiTheme="majorBidi" w:hAnsiTheme="majorBidi" w:cstheme="majorBidi"/>
          <w:b/>
          <w:bCs/>
          <w:color w:val="000000" w:themeColor="text1"/>
          <w:sz w:val="36"/>
          <w:szCs w:val="36"/>
        </w:rPr>
        <w:t>1.</w:t>
      </w:r>
      <w:r w:rsidR="006E6CD9" w:rsidRPr="00122247">
        <w:rPr>
          <w:rFonts w:asciiTheme="majorBidi" w:hAnsiTheme="majorBidi" w:cstheme="majorBidi"/>
          <w:b/>
          <w:bCs/>
          <w:color w:val="000000" w:themeColor="text1"/>
          <w:sz w:val="32"/>
          <w:szCs w:val="32"/>
          <w:cs/>
        </w:rPr>
        <w:t xml:space="preserve"> </w:t>
      </w:r>
      <w:r w:rsidR="0071117C" w:rsidRPr="00122247">
        <w:rPr>
          <w:rFonts w:asciiTheme="majorBidi" w:hAnsiTheme="majorBidi" w:cstheme="majorBidi"/>
          <w:b/>
          <w:bCs/>
          <w:color w:val="000000" w:themeColor="text1"/>
          <w:sz w:val="32"/>
          <w:szCs w:val="32"/>
        </w:rPr>
        <w:t>Teaching Schedule</w:t>
      </w:r>
    </w:p>
    <w:tbl>
      <w:tblPr>
        <w:tblW w:w="10710" w:type="dxa"/>
        <w:tblInd w:w="-1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0"/>
        <w:gridCol w:w="3510"/>
        <w:gridCol w:w="900"/>
        <w:gridCol w:w="3445"/>
        <w:gridCol w:w="2045"/>
      </w:tblGrid>
      <w:tr w:rsidR="00122247" w:rsidRPr="00122247" w14:paraId="599B9EBC" w14:textId="77777777" w:rsidTr="00481790">
        <w:tc>
          <w:tcPr>
            <w:tcW w:w="810" w:type="dxa"/>
            <w:vAlign w:val="center"/>
          </w:tcPr>
          <w:p w14:paraId="32290B7E" w14:textId="77777777" w:rsidR="004709E5" w:rsidRPr="00122247" w:rsidRDefault="006E6CD9" w:rsidP="00B81F03">
            <w:pPr>
              <w:jc w:val="center"/>
              <w:rPr>
                <w:rFonts w:asciiTheme="majorBidi" w:hAnsiTheme="majorBidi" w:cstheme="majorBidi"/>
                <w:b/>
                <w:bCs/>
                <w:color w:val="000000" w:themeColor="text1"/>
                <w:sz w:val="32"/>
                <w:szCs w:val="32"/>
                <w:cs/>
              </w:rPr>
            </w:pPr>
            <w:r w:rsidRPr="00122247">
              <w:rPr>
                <w:rFonts w:asciiTheme="majorBidi" w:hAnsiTheme="majorBidi" w:cstheme="majorBidi"/>
                <w:b/>
                <w:bCs/>
                <w:color w:val="000000" w:themeColor="text1"/>
                <w:sz w:val="32"/>
                <w:szCs w:val="32"/>
              </w:rPr>
              <w:t>Week</w:t>
            </w:r>
          </w:p>
        </w:tc>
        <w:tc>
          <w:tcPr>
            <w:tcW w:w="3510" w:type="dxa"/>
            <w:vAlign w:val="center"/>
          </w:tcPr>
          <w:p w14:paraId="6BAAB00C" w14:textId="77777777" w:rsidR="004709E5" w:rsidRPr="00122247" w:rsidRDefault="0071117C" w:rsidP="00B81F03">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Topic and Detail</w:t>
            </w:r>
          </w:p>
        </w:tc>
        <w:tc>
          <w:tcPr>
            <w:tcW w:w="900" w:type="dxa"/>
            <w:vAlign w:val="center"/>
          </w:tcPr>
          <w:p w14:paraId="0E309CF2" w14:textId="77777777" w:rsidR="004709E5" w:rsidRPr="00122247" w:rsidRDefault="00EC356B" w:rsidP="00B81F03">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rPr>
              <w:t>Hours</w:t>
            </w:r>
          </w:p>
        </w:tc>
        <w:tc>
          <w:tcPr>
            <w:tcW w:w="3445" w:type="dxa"/>
            <w:vAlign w:val="center"/>
          </w:tcPr>
          <w:p w14:paraId="7A01A8A2" w14:textId="77777777" w:rsidR="004709E5" w:rsidRPr="00122247" w:rsidRDefault="0071117C" w:rsidP="00B81F03">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Activity and Media</w:t>
            </w:r>
          </w:p>
        </w:tc>
        <w:tc>
          <w:tcPr>
            <w:tcW w:w="2045" w:type="dxa"/>
            <w:vAlign w:val="center"/>
          </w:tcPr>
          <w:p w14:paraId="2CAF3BF3" w14:textId="77777777" w:rsidR="004709E5" w:rsidRPr="00122247" w:rsidRDefault="003626C1" w:rsidP="00B81F03">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rPr>
              <w:t>Lecturer(s)</w:t>
            </w:r>
          </w:p>
        </w:tc>
      </w:tr>
      <w:tr w:rsidR="00122247" w:rsidRPr="00122247" w14:paraId="6EDA0EB4" w14:textId="77777777" w:rsidTr="00481790">
        <w:tc>
          <w:tcPr>
            <w:tcW w:w="810" w:type="dxa"/>
          </w:tcPr>
          <w:p w14:paraId="42257ABF" w14:textId="77777777" w:rsidR="00BC453D" w:rsidRPr="00122247" w:rsidRDefault="00BC453D"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1</w:t>
            </w:r>
          </w:p>
        </w:tc>
        <w:tc>
          <w:tcPr>
            <w:tcW w:w="3510" w:type="dxa"/>
          </w:tcPr>
          <w:p w14:paraId="32E2D32B" w14:textId="77777777" w:rsidR="0071117C" w:rsidRPr="00122247" w:rsidRDefault="0071117C" w:rsidP="0071117C">
            <w:pPr>
              <w:rPr>
                <w:rFonts w:asciiTheme="majorBidi" w:hAnsiTheme="majorBidi" w:cstheme="majorBidi"/>
                <w:color w:val="000000" w:themeColor="text1"/>
                <w:sz w:val="32"/>
              </w:rPr>
            </w:pPr>
            <w:r w:rsidRPr="00122247">
              <w:rPr>
                <w:rFonts w:asciiTheme="majorBidi" w:hAnsiTheme="majorBidi" w:cstheme="majorBidi"/>
                <w:color w:val="000000" w:themeColor="text1"/>
                <w:sz w:val="32"/>
              </w:rPr>
              <w:t>Course Orientation</w:t>
            </w:r>
          </w:p>
          <w:p w14:paraId="42CBF409" w14:textId="38BF7ECA" w:rsidR="0071117C" w:rsidRPr="00122247" w:rsidRDefault="00E47C66" w:rsidP="00E47C66">
            <w:pPr>
              <w:pStyle w:val="ListParagraph"/>
              <w:numPr>
                <w:ilvl w:val="0"/>
                <w:numId w:val="39"/>
              </w:numPr>
              <w:rPr>
                <w:rFonts w:asciiTheme="majorBidi" w:hAnsiTheme="majorBidi" w:cstheme="majorBidi"/>
                <w:color w:val="000000" w:themeColor="text1"/>
                <w:sz w:val="32"/>
              </w:rPr>
            </w:pPr>
            <w:r w:rsidRPr="00122247">
              <w:rPr>
                <w:rFonts w:asciiTheme="majorBidi" w:hAnsiTheme="majorBidi" w:cstheme="majorBidi"/>
                <w:color w:val="000000" w:themeColor="text1"/>
                <w:sz w:val="32"/>
              </w:rPr>
              <w:t xml:space="preserve"> </w:t>
            </w:r>
            <w:r w:rsidR="0071117C" w:rsidRPr="00122247">
              <w:rPr>
                <w:rFonts w:asciiTheme="majorBidi" w:hAnsiTheme="majorBidi" w:cstheme="majorBidi"/>
                <w:color w:val="000000" w:themeColor="text1"/>
                <w:sz w:val="32"/>
              </w:rPr>
              <w:t>Contents</w:t>
            </w:r>
          </w:p>
          <w:p w14:paraId="255DC7D3" w14:textId="79A68544" w:rsidR="00BC453D" w:rsidRPr="00122247" w:rsidRDefault="00E47C66" w:rsidP="00E47C66">
            <w:pPr>
              <w:pStyle w:val="ListParagraph"/>
              <w:numPr>
                <w:ilvl w:val="0"/>
                <w:numId w:val="39"/>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w:t>
            </w:r>
            <w:r w:rsidR="00ED1AD2" w:rsidRPr="00122247">
              <w:rPr>
                <w:rFonts w:asciiTheme="majorBidi" w:hAnsiTheme="majorBidi" w:cstheme="majorBidi"/>
                <w:color w:val="000000" w:themeColor="text1"/>
                <w:sz w:val="32"/>
                <w:szCs w:val="32"/>
              </w:rPr>
              <w:t>Introduction</w:t>
            </w:r>
          </w:p>
        </w:tc>
        <w:tc>
          <w:tcPr>
            <w:tcW w:w="900" w:type="dxa"/>
          </w:tcPr>
          <w:p w14:paraId="19C7B93B" w14:textId="77777777" w:rsidR="00BC453D" w:rsidRPr="00122247" w:rsidRDefault="00EC356B"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4443A951" w14:textId="055F9D69" w:rsidR="00464404" w:rsidRPr="00122247" w:rsidRDefault="00ED1AD2" w:rsidP="0046440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0071117C" w:rsidRPr="00122247">
              <w:rPr>
                <w:rFonts w:asciiTheme="majorBidi" w:hAnsiTheme="majorBidi" w:cstheme="majorBidi"/>
                <w:color w:val="000000" w:themeColor="text1"/>
                <w:sz w:val="21"/>
                <w:szCs w:val="21"/>
                <w:shd w:val="clear" w:color="auto" w:fill="FFFFFF"/>
              </w:rPr>
              <w:t xml:space="preserve"> </w:t>
            </w:r>
            <w:r w:rsidR="00205E99" w:rsidRPr="00122247">
              <w:rPr>
                <w:rFonts w:asciiTheme="majorBidi" w:hAnsiTheme="majorBidi" w:cstheme="majorBidi"/>
                <w:color w:val="000000" w:themeColor="text1"/>
                <w:sz w:val="32"/>
                <w:szCs w:val="32"/>
                <w:shd w:val="clear" w:color="auto" w:fill="FFFFFF"/>
              </w:rPr>
              <w:t xml:space="preserve">Online Lecture and Practice VDO conferencing </w:t>
            </w:r>
            <w:r w:rsidR="00E47C66" w:rsidRPr="00122247">
              <w:rPr>
                <w:rFonts w:asciiTheme="majorBidi" w:hAnsiTheme="majorBidi" w:cstheme="majorBidi"/>
                <w:color w:val="000000" w:themeColor="text1"/>
                <w:sz w:val="32"/>
                <w:szCs w:val="32"/>
              </w:rPr>
              <w:t>https://docs.google.com/presentation/d/16e56LQ3kQtFd9Mp0rZFzDRt4broY_oboiOprPXJX_rk/edit?usp=sharing</w:t>
            </w:r>
          </w:p>
          <w:p w14:paraId="72C36CFA" w14:textId="518B9FA1" w:rsidR="00464404" w:rsidRPr="00122247" w:rsidRDefault="00E47C66" w:rsidP="0046440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Questions and Answer</w:t>
            </w:r>
          </w:p>
        </w:tc>
        <w:tc>
          <w:tcPr>
            <w:tcW w:w="2045" w:type="dxa"/>
          </w:tcPr>
          <w:p w14:paraId="4E38A9E1" w14:textId="7DC7852E" w:rsidR="00BC453D" w:rsidRPr="00122247" w:rsidRDefault="008308FF"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5778C28D" w14:textId="77777777" w:rsidTr="00481790">
        <w:tc>
          <w:tcPr>
            <w:tcW w:w="810" w:type="dxa"/>
          </w:tcPr>
          <w:p w14:paraId="3E72F3CC" w14:textId="77777777" w:rsidR="00BC453D" w:rsidRPr="00122247" w:rsidRDefault="00BC453D"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2</w:t>
            </w:r>
          </w:p>
        </w:tc>
        <w:tc>
          <w:tcPr>
            <w:tcW w:w="3510" w:type="dxa"/>
          </w:tcPr>
          <w:p w14:paraId="549A3BF6" w14:textId="3321A787" w:rsidR="00E47C66" w:rsidRPr="00122247" w:rsidRDefault="00E47C66" w:rsidP="00E47C6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Basic Body Movement </w:t>
            </w:r>
          </w:p>
          <w:p w14:paraId="3BFB2D7A" w14:textId="0C733BB4" w:rsidR="00E47C66" w:rsidRPr="00122247" w:rsidRDefault="00E47C66" w:rsidP="00E47C6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listening to the rhythm</w:t>
            </w:r>
          </w:p>
          <w:p w14:paraId="5AFF9BDF" w14:textId="1C367097" w:rsidR="00BC453D" w:rsidRPr="00122247" w:rsidRDefault="00E47C66" w:rsidP="00E47C6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Everyday Movement</w:t>
            </w:r>
          </w:p>
        </w:tc>
        <w:tc>
          <w:tcPr>
            <w:tcW w:w="900" w:type="dxa"/>
          </w:tcPr>
          <w:p w14:paraId="1B0B8DC9" w14:textId="77777777" w:rsidR="00BC453D" w:rsidRPr="00122247" w:rsidRDefault="00EC356B"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254B0E58" w14:textId="3694EE47" w:rsidR="00ED1AD2" w:rsidRPr="00122247" w:rsidRDefault="00DC45F8" w:rsidP="00ED1AD2">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Pr="00122247">
              <w:rPr>
                <w:rFonts w:asciiTheme="majorBidi" w:hAnsiTheme="majorBidi" w:cstheme="majorBidi"/>
                <w:color w:val="000000" w:themeColor="text1"/>
                <w:sz w:val="32"/>
              </w:rPr>
              <w:t xml:space="preserve"> Online Lecture and </w:t>
            </w:r>
            <w:r w:rsidR="00E47C66" w:rsidRPr="00122247">
              <w:rPr>
                <w:rFonts w:asciiTheme="majorBidi" w:hAnsiTheme="majorBidi" w:cstheme="majorBidi"/>
                <w:color w:val="000000" w:themeColor="text1"/>
                <w:sz w:val="32"/>
              </w:rPr>
              <w:t>Practice</w:t>
            </w:r>
            <w:r w:rsidRPr="00122247">
              <w:rPr>
                <w:rFonts w:asciiTheme="majorBidi" w:hAnsiTheme="majorBidi" w:cstheme="majorBidi"/>
                <w:color w:val="000000" w:themeColor="text1"/>
                <w:sz w:val="32"/>
              </w:rPr>
              <w:t xml:space="preserve"> </w:t>
            </w:r>
            <w:r w:rsidR="00E47C66" w:rsidRPr="00122247">
              <w:rPr>
                <w:rFonts w:asciiTheme="majorBidi" w:hAnsiTheme="majorBidi" w:cstheme="majorBidi"/>
                <w:color w:val="000000" w:themeColor="text1"/>
                <w:sz w:val="32"/>
              </w:rPr>
              <w:t>VDO conferencing</w:t>
            </w:r>
          </w:p>
          <w:p w14:paraId="72720E6E" w14:textId="7E4F1F16" w:rsidR="00AF444B" w:rsidRPr="00122247" w:rsidRDefault="00E47C66" w:rsidP="007D77CE">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https://meet.google.com/zok-iuaz-awj </w:t>
            </w:r>
            <w:r w:rsidR="00ED1AD2" w:rsidRPr="00122247">
              <w:rPr>
                <w:rFonts w:asciiTheme="majorBidi" w:hAnsiTheme="majorBidi" w:cstheme="majorBidi"/>
                <w:color w:val="000000" w:themeColor="text1"/>
                <w:sz w:val="32"/>
                <w:szCs w:val="32"/>
              </w:rPr>
              <w:t>-Questions and Answer</w:t>
            </w:r>
          </w:p>
        </w:tc>
        <w:tc>
          <w:tcPr>
            <w:tcW w:w="2045" w:type="dxa"/>
          </w:tcPr>
          <w:p w14:paraId="1CA094CA" w14:textId="02F825B9" w:rsidR="00BC453D" w:rsidRPr="00122247" w:rsidRDefault="008308FF"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6D86E146" w14:textId="77777777" w:rsidTr="00481790">
        <w:tc>
          <w:tcPr>
            <w:tcW w:w="810" w:type="dxa"/>
          </w:tcPr>
          <w:p w14:paraId="4ECC8BC4" w14:textId="77777777" w:rsidR="003626C1" w:rsidRPr="00122247" w:rsidRDefault="003626C1"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3</w:t>
            </w:r>
          </w:p>
        </w:tc>
        <w:tc>
          <w:tcPr>
            <w:tcW w:w="3510" w:type="dxa"/>
          </w:tcPr>
          <w:p w14:paraId="0573287D" w14:textId="6EA5BC2D" w:rsidR="00E47C66" w:rsidRPr="00122247" w:rsidRDefault="00E47C66" w:rsidP="00E47C6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Basic Body Movement </w:t>
            </w:r>
          </w:p>
          <w:p w14:paraId="0AFAD54D" w14:textId="77777777" w:rsidR="003626C1" w:rsidRPr="00122247" w:rsidRDefault="00E47C66" w:rsidP="00E47C6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Learning to movement and Performance space</w:t>
            </w:r>
          </w:p>
          <w:p w14:paraId="035D492F" w14:textId="068E6431" w:rsidR="00E47C66" w:rsidRPr="00122247" w:rsidRDefault="00E47C66" w:rsidP="00E47C6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Learning to Creative Dance </w:t>
            </w:r>
          </w:p>
          <w:p w14:paraId="181AB14D" w14:textId="4A5A4030" w:rsidR="00E47C66" w:rsidRPr="00122247" w:rsidRDefault="00E47C66" w:rsidP="00E47C66">
            <w:pPr>
              <w:rPr>
                <w:rFonts w:asciiTheme="majorBidi" w:hAnsiTheme="majorBidi" w:cstheme="majorBidi"/>
                <w:color w:val="000000" w:themeColor="text1"/>
                <w:sz w:val="32"/>
                <w:szCs w:val="32"/>
              </w:rPr>
            </w:pPr>
          </w:p>
        </w:tc>
        <w:tc>
          <w:tcPr>
            <w:tcW w:w="900" w:type="dxa"/>
          </w:tcPr>
          <w:p w14:paraId="53109B4E" w14:textId="77777777" w:rsidR="003626C1" w:rsidRPr="00122247" w:rsidRDefault="00EC356B" w:rsidP="003626C1">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5402AE78" w14:textId="77777777" w:rsidR="00E47C66" w:rsidRPr="00122247" w:rsidRDefault="00E47C66" w:rsidP="00E47C6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Online Lecture and Practice VDO conferencing</w:t>
            </w:r>
          </w:p>
          <w:p w14:paraId="04CFE6A1" w14:textId="77777777" w:rsidR="00E47C66" w:rsidRPr="00122247" w:rsidRDefault="00E47C66" w:rsidP="00E47C6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https://meet.google.com/zok-iuaz-awj</w:t>
            </w:r>
          </w:p>
          <w:p w14:paraId="24138FD7" w14:textId="581E6859" w:rsidR="00E47C66" w:rsidRPr="00122247" w:rsidRDefault="00E47C66" w:rsidP="00E47C6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w:t>
            </w:r>
          </w:p>
          <w:p w14:paraId="3F97181E" w14:textId="7818BA67" w:rsidR="00E47C66" w:rsidRPr="00122247" w:rsidRDefault="00E47C66" w:rsidP="00E47C6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Power point creative illustration with Creative Dance  </w:t>
            </w:r>
            <w:hyperlink r:id="rId9" w:history="1">
              <w:r w:rsidRPr="00122247">
                <w:rPr>
                  <w:rStyle w:val="Hyperlink"/>
                  <w:rFonts w:asciiTheme="majorBidi" w:hAnsiTheme="majorBidi" w:cstheme="majorBidi"/>
                  <w:color w:val="000000" w:themeColor="text1"/>
                  <w:sz w:val="32"/>
                  <w:szCs w:val="32"/>
                </w:rPr>
                <w:t>https://docs.google.com/presentation/d/1NlEnwejBNGqnaeaI31oAXGyUGzvHta3IcRsJahCNCqI/edit?usp=sharing</w:t>
              </w:r>
            </w:hyperlink>
          </w:p>
          <w:p w14:paraId="18E3D756" w14:textId="0EA9D315" w:rsidR="002606D7" w:rsidRPr="00122247" w:rsidRDefault="00E47C66" w:rsidP="00E47C6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Questions and Answer</w:t>
            </w:r>
          </w:p>
        </w:tc>
        <w:tc>
          <w:tcPr>
            <w:tcW w:w="2045" w:type="dxa"/>
          </w:tcPr>
          <w:p w14:paraId="77C8CDAA" w14:textId="73AC2183" w:rsidR="003626C1"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3EEFB5ED" w14:textId="77777777" w:rsidTr="00481790">
        <w:tc>
          <w:tcPr>
            <w:tcW w:w="810" w:type="dxa"/>
          </w:tcPr>
          <w:p w14:paraId="6A7D37A2" w14:textId="77777777" w:rsidR="003626C1" w:rsidRPr="00122247" w:rsidRDefault="003626C1"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4</w:t>
            </w:r>
          </w:p>
        </w:tc>
        <w:tc>
          <w:tcPr>
            <w:tcW w:w="3510" w:type="dxa"/>
          </w:tcPr>
          <w:p w14:paraId="534BA82F" w14:textId="7BF7ED56" w:rsidR="00E47C66" w:rsidRPr="00122247" w:rsidRDefault="00E47C66" w:rsidP="00E47C6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Basic Contemporary Dance</w:t>
            </w:r>
            <w:r w:rsidR="00EC2D9A" w:rsidRPr="00122247">
              <w:rPr>
                <w:rFonts w:asciiTheme="majorBidi" w:hAnsiTheme="majorBidi" w:cstheme="majorBidi"/>
                <w:color w:val="000000" w:themeColor="text1"/>
                <w:sz w:val="32"/>
                <w:szCs w:val="32"/>
              </w:rPr>
              <w:t xml:space="preserve"> - 1 </w:t>
            </w:r>
          </w:p>
          <w:p w14:paraId="38652A9F" w14:textId="77777777" w:rsidR="003626C1" w:rsidRPr="00122247" w:rsidRDefault="00E47C66" w:rsidP="00E47C6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Dance Position</w:t>
            </w:r>
          </w:p>
          <w:p w14:paraId="60CC2FC5" w14:textId="50DFF3BF" w:rsidR="00EC2D9A" w:rsidRPr="00122247" w:rsidRDefault="00EC2D9A" w:rsidP="00E47C6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ontemporary Dance Step</w:t>
            </w:r>
          </w:p>
        </w:tc>
        <w:tc>
          <w:tcPr>
            <w:tcW w:w="900" w:type="dxa"/>
          </w:tcPr>
          <w:p w14:paraId="14518451" w14:textId="77777777" w:rsidR="003626C1" w:rsidRPr="00122247" w:rsidRDefault="00EC356B" w:rsidP="003626C1">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35B5F137" w14:textId="133DDF57" w:rsidR="00EC2D9A" w:rsidRPr="00122247" w:rsidRDefault="00ED1AD2" w:rsidP="00EC2D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0071117C" w:rsidRPr="00122247">
              <w:rPr>
                <w:rFonts w:asciiTheme="majorBidi" w:hAnsiTheme="majorBidi" w:cstheme="majorBidi"/>
                <w:color w:val="000000" w:themeColor="text1"/>
                <w:sz w:val="32"/>
                <w:szCs w:val="32"/>
                <w:shd w:val="clear" w:color="auto" w:fill="FFFFFF"/>
              </w:rPr>
              <w:t xml:space="preserve"> On-</w:t>
            </w:r>
            <w:r w:rsidR="0071117C" w:rsidRPr="00122247">
              <w:rPr>
                <w:rStyle w:val="Emphasis"/>
                <w:rFonts w:asciiTheme="majorBidi" w:hAnsiTheme="majorBidi" w:cstheme="majorBidi"/>
                <w:i w:val="0"/>
                <w:iCs w:val="0"/>
                <w:color w:val="000000" w:themeColor="text1"/>
                <w:sz w:val="32"/>
                <w:szCs w:val="32"/>
                <w:shd w:val="clear" w:color="auto" w:fill="FFFFFF"/>
              </w:rPr>
              <w:t>demand</w:t>
            </w:r>
            <w:r w:rsidR="0071117C" w:rsidRPr="00122247">
              <w:rPr>
                <w:rFonts w:asciiTheme="majorBidi" w:hAnsiTheme="majorBidi" w:cstheme="majorBidi"/>
                <w:color w:val="000000" w:themeColor="text1"/>
                <w:sz w:val="32"/>
                <w:szCs w:val="32"/>
                <w:shd w:val="clear" w:color="auto" w:fill="FFFFFF"/>
              </w:rPr>
              <w:t> lesson content</w:t>
            </w:r>
            <w:r w:rsidR="00EC2D9A" w:rsidRPr="00122247">
              <w:rPr>
                <w:rFonts w:asciiTheme="majorBidi" w:hAnsiTheme="majorBidi" w:cstheme="majorBidi"/>
                <w:color w:val="000000" w:themeColor="text1"/>
                <w:sz w:val="32"/>
                <w:szCs w:val="32"/>
              </w:rPr>
              <w:t xml:space="preserve"> Contemporary Dance Step by </w:t>
            </w:r>
          </w:p>
          <w:p w14:paraId="164DD28C" w14:textId="4E50D0A9" w:rsidR="00ED1AD2" w:rsidRPr="00122247" w:rsidRDefault="00EC2D9A" w:rsidP="00EC2D9A">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Italia Conti Virtual. </w:t>
            </w:r>
          </w:p>
          <w:p w14:paraId="036B7E71" w14:textId="164D2A96" w:rsidR="00EC2D9A" w:rsidRPr="00122247" w:rsidRDefault="00EC2D9A" w:rsidP="00EC2D9A">
            <w:pPr>
              <w:rPr>
                <w:rFonts w:asciiTheme="majorBidi" w:hAnsiTheme="majorBidi" w:cstheme="majorBidi"/>
                <w:color w:val="000000" w:themeColor="text1"/>
                <w:sz w:val="32"/>
                <w:szCs w:val="32"/>
              </w:rPr>
            </w:pPr>
            <w:hyperlink r:id="rId10" w:history="1">
              <w:r w:rsidRPr="00122247">
                <w:rPr>
                  <w:rStyle w:val="Hyperlink"/>
                  <w:rFonts w:asciiTheme="majorBidi" w:hAnsiTheme="majorBidi" w:cstheme="majorBidi"/>
                  <w:color w:val="000000" w:themeColor="text1"/>
                  <w:sz w:val="32"/>
                  <w:szCs w:val="32"/>
                </w:rPr>
                <w:t>https://www.youtube.com/watch?v=thoygLIr8jY&amp;list=PLXSToRkLrp7KX9Ejs-uAf68NrX9IUFT0A&amp;index=1</w:t>
              </w:r>
            </w:hyperlink>
          </w:p>
          <w:p w14:paraId="53BB7B2B" w14:textId="1425B0D7" w:rsidR="00EC2D9A" w:rsidRPr="00122247" w:rsidRDefault="00EC2D9A" w:rsidP="00EC2D9A">
            <w:pPr>
              <w:rPr>
                <w:rFonts w:asciiTheme="majorBidi" w:hAnsiTheme="majorBidi" w:cstheme="majorBidi"/>
                <w:color w:val="000000" w:themeColor="text1"/>
                <w:sz w:val="32"/>
                <w:szCs w:val="32"/>
              </w:rPr>
            </w:pPr>
            <w:hyperlink r:id="rId11" w:history="1">
              <w:r w:rsidRPr="00122247">
                <w:rPr>
                  <w:rStyle w:val="Hyperlink"/>
                  <w:rFonts w:asciiTheme="majorBidi" w:hAnsiTheme="majorBidi" w:cstheme="majorBidi"/>
                  <w:color w:val="000000" w:themeColor="text1"/>
                  <w:sz w:val="32"/>
                  <w:szCs w:val="32"/>
                </w:rPr>
                <w:t>https://www.youtube.com/watch?v=pYIZuPzUZ7Y&amp;list=PLXSToRkLrp7KX9Ejs-uAf68NrX9IUFT0A&amp;index=2</w:t>
              </w:r>
            </w:hyperlink>
          </w:p>
          <w:p w14:paraId="29DACC57" w14:textId="2927298D" w:rsidR="00EC2D9A" w:rsidRPr="00122247" w:rsidRDefault="00EC2D9A" w:rsidP="00EC2D9A">
            <w:pPr>
              <w:rPr>
                <w:rFonts w:asciiTheme="majorBidi" w:hAnsiTheme="majorBidi" w:cstheme="majorBidi"/>
                <w:color w:val="000000" w:themeColor="text1"/>
                <w:sz w:val="32"/>
                <w:szCs w:val="32"/>
              </w:rPr>
            </w:pPr>
            <w:hyperlink r:id="rId12" w:history="1">
              <w:r w:rsidRPr="00122247">
                <w:rPr>
                  <w:rStyle w:val="Hyperlink"/>
                  <w:rFonts w:asciiTheme="majorBidi" w:hAnsiTheme="majorBidi" w:cstheme="majorBidi"/>
                  <w:color w:val="000000" w:themeColor="text1"/>
                  <w:sz w:val="32"/>
                  <w:szCs w:val="32"/>
                </w:rPr>
                <w:t>https://www.youtube.com/watch?v=4RsDHbo6w-Y&amp;list=PLXSToRkLrp7KX9Ejs-uAf68NrX9IUFT0A&amp;index=3</w:t>
              </w:r>
            </w:hyperlink>
          </w:p>
          <w:p w14:paraId="0406F226" w14:textId="08062DCA" w:rsidR="00EC2D9A" w:rsidRPr="00122247" w:rsidRDefault="00EC2D9A" w:rsidP="00EC2D9A">
            <w:pPr>
              <w:rPr>
                <w:rFonts w:asciiTheme="majorBidi" w:hAnsiTheme="majorBidi" w:cstheme="majorBidi"/>
                <w:color w:val="000000" w:themeColor="text1"/>
                <w:sz w:val="32"/>
                <w:szCs w:val="32"/>
              </w:rPr>
            </w:pPr>
            <w:hyperlink r:id="rId13" w:history="1">
              <w:r w:rsidRPr="00122247">
                <w:rPr>
                  <w:rStyle w:val="Hyperlink"/>
                  <w:rFonts w:asciiTheme="majorBidi" w:hAnsiTheme="majorBidi" w:cstheme="majorBidi"/>
                  <w:color w:val="000000" w:themeColor="text1"/>
                  <w:sz w:val="32"/>
                  <w:szCs w:val="32"/>
                </w:rPr>
                <w:t>https://www.youtube.com/watch?v=_2zNFdOkI80&amp;list=PLXSToRkLrp7KX9Ejs-uAf68NrX9IUFT0A&amp;index=4</w:t>
              </w:r>
            </w:hyperlink>
          </w:p>
          <w:p w14:paraId="7EC7FE4F" w14:textId="47ADCEB1" w:rsidR="00EC2D9A" w:rsidRPr="00122247" w:rsidRDefault="00EC2D9A" w:rsidP="00EC2D9A">
            <w:pPr>
              <w:rPr>
                <w:rFonts w:asciiTheme="majorBidi" w:hAnsiTheme="majorBidi" w:cstheme="majorBidi"/>
                <w:color w:val="000000" w:themeColor="text1"/>
                <w:sz w:val="32"/>
                <w:szCs w:val="32"/>
              </w:rPr>
            </w:pPr>
            <w:hyperlink r:id="rId14" w:history="1">
              <w:r w:rsidRPr="00122247">
                <w:rPr>
                  <w:rStyle w:val="Hyperlink"/>
                  <w:rFonts w:asciiTheme="majorBidi" w:hAnsiTheme="majorBidi" w:cstheme="majorBidi"/>
                  <w:color w:val="000000" w:themeColor="text1"/>
                  <w:sz w:val="32"/>
                  <w:szCs w:val="32"/>
                </w:rPr>
                <w:t>https://www.youtube.com/watch?v=x_Ebc9Tk0Bk&amp;list=PLXSToRkLrp7KX9Ejs-uAf68NrX9IUFT0A&amp;index=5</w:t>
              </w:r>
            </w:hyperlink>
          </w:p>
          <w:p w14:paraId="1D1C9818" w14:textId="77777777" w:rsidR="007D77CE" w:rsidRPr="00122247" w:rsidRDefault="007D77CE" w:rsidP="0071117C">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002606D7" w:rsidRPr="00122247">
              <w:rPr>
                <w:rFonts w:asciiTheme="majorBidi" w:hAnsiTheme="majorBidi" w:cstheme="majorBidi"/>
                <w:color w:val="000000" w:themeColor="text1"/>
                <w:sz w:val="32"/>
              </w:rPr>
              <w:t xml:space="preserve"> Assignment</w:t>
            </w:r>
          </w:p>
        </w:tc>
        <w:tc>
          <w:tcPr>
            <w:tcW w:w="2045" w:type="dxa"/>
          </w:tcPr>
          <w:p w14:paraId="6D039ECB" w14:textId="583AA6A4" w:rsidR="003626C1" w:rsidRPr="00122247" w:rsidRDefault="008308FF" w:rsidP="003626C1">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lastRenderedPageBreak/>
              <w:t>Ms. Sutida Singharach</w:t>
            </w:r>
          </w:p>
        </w:tc>
      </w:tr>
      <w:tr w:rsidR="00122247" w:rsidRPr="00122247" w14:paraId="2712FB10" w14:textId="77777777" w:rsidTr="00481790">
        <w:tc>
          <w:tcPr>
            <w:tcW w:w="810" w:type="dxa"/>
          </w:tcPr>
          <w:p w14:paraId="0D231965"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5</w:t>
            </w:r>
          </w:p>
        </w:tc>
        <w:tc>
          <w:tcPr>
            <w:tcW w:w="3510" w:type="dxa"/>
          </w:tcPr>
          <w:p w14:paraId="1FF142FC" w14:textId="7EA2AA1B" w:rsidR="00703744" w:rsidRPr="00122247" w:rsidRDefault="00EC2D9A"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ontemporary Dance Routine - 1</w:t>
            </w:r>
          </w:p>
          <w:p w14:paraId="1691F86F" w14:textId="3FD67874" w:rsidR="00EC2D9A" w:rsidRPr="00122247" w:rsidRDefault="00EC2D9A" w:rsidP="00EC2D9A">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horeography dance routine from dance step On-demand lesson in Week 4.</w:t>
            </w:r>
          </w:p>
        </w:tc>
        <w:tc>
          <w:tcPr>
            <w:tcW w:w="900" w:type="dxa"/>
          </w:tcPr>
          <w:p w14:paraId="78F46B66"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49AC2487" w14:textId="77777777" w:rsidR="00EC2D9A" w:rsidRPr="00122247" w:rsidRDefault="00871842" w:rsidP="00EC2D9A">
            <w:pPr>
              <w:rPr>
                <w:rFonts w:asciiTheme="majorBidi" w:hAnsiTheme="majorBidi" w:cstheme="majorBidi"/>
                <w:color w:val="000000" w:themeColor="text1"/>
                <w:sz w:val="32"/>
              </w:rPr>
            </w:pPr>
            <w:r w:rsidRPr="00122247">
              <w:rPr>
                <w:rFonts w:asciiTheme="majorBidi" w:hAnsiTheme="majorBidi" w:cstheme="majorBidi"/>
                <w:color w:val="000000" w:themeColor="text1"/>
                <w:sz w:val="32"/>
                <w:szCs w:val="32"/>
              </w:rPr>
              <w:t>-</w:t>
            </w:r>
            <w:r w:rsidR="00DC45F8" w:rsidRPr="00122247">
              <w:rPr>
                <w:rFonts w:asciiTheme="majorBidi" w:hAnsiTheme="majorBidi" w:cstheme="majorBidi"/>
                <w:color w:val="000000" w:themeColor="text1"/>
                <w:sz w:val="32"/>
              </w:rPr>
              <w:t xml:space="preserve"> </w:t>
            </w:r>
            <w:r w:rsidR="00EC2D9A" w:rsidRPr="00122247">
              <w:rPr>
                <w:rFonts w:asciiTheme="majorBidi" w:hAnsiTheme="majorBidi" w:cstheme="majorBidi"/>
                <w:color w:val="000000" w:themeColor="text1"/>
                <w:sz w:val="32"/>
              </w:rPr>
              <w:t>Online Lecture and Practice VDO conferencing</w:t>
            </w:r>
          </w:p>
          <w:p w14:paraId="41CDC509" w14:textId="6A5F2C84" w:rsidR="00EC2D9A" w:rsidRPr="00122247" w:rsidRDefault="00EC2D9A" w:rsidP="00EC2D9A">
            <w:pPr>
              <w:rPr>
                <w:rFonts w:asciiTheme="majorBidi" w:hAnsiTheme="majorBidi" w:cstheme="majorBidi"/>
                <w:color w:val="000000" w:themeColor="text1"/>
                <w:sz w:val="32"/>
              </w:rPr>
            </w:pPr>
            <w:hyperlink r:id="rId15" w:history="1">
              <w:r w:rsidRPr="00122247">
                <w:rPr>
                  <w:rStyle w:val="Hyperlink"/>
                  <w:rFonts w:asciiTheme="majorBidi" w:hAnsiTheme="majorBidi" w:cstheme="majorBidi"/>
                  <w:color w:val="000000" w:themeColor="text1"/>
                  <w:sz w:val="32"/>
                </w:rPr>
                <w:t>https://meet.google.com/zok-iuaz-awj</w:t>
              </w:r>
            </w:hyperlink>
          </w:p>
          <w:p w14:paraId="66F4DF7A" w14:textId="0E52D391" w:rsidR="00703744" w:rsidRPr="00122247" w:rsidRDefault="00871842"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00EC2D9A" w:rsidRPr="00122247">
              <w:rPr>
                <w:rFonts w:asciiTheme="majorBidi" w:hAnsiTheme="majorBidi" w:cstheme="majorBidi"/>
                <w:color w:val="000000" w:themeColor="text1"/>
                <w:sz w:val="32"/>
                <w:szCs w:val="32"/>
              </w:rPr>
              <w:t>Solo</w:t>
            </w:r>
            <w:r w:rsidR="007D77CE" w:rsidRPr="00122247">
              <w:rPr>
                <w:rFonts w:asciiTheme="majorBidi" w:hAnsiTheme="majorBidi" w:cstheme="majorBidi"/>
                <w:color w:val="000000" w:themeColor="text1"/>
                <w:sz w:val="32"/>
                <w:szCs w:val="32"/>
              </w:rPr>
              <w:t xml:space="preserve"> presentation</w:t>
            </w:r>
          </w:p>
          <w:p w14:paraId="18A1560A" w14:textId="382479BD" w:rsidR="002606D7" w:rsidRPr="00122247" w:rsidRDefault="00871842"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Discussion</w:t>
            </w:r>
          </w:p>
        </w:tc>
        <w:tc>
          <w:tcPr>
            <w:tcW w:w="2045" w:type="dxa"/>
          </w:tcPr>
          <w:p w14:paraId="006E6B32" w14:textId="3437159D"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7E51BB2E" w14:textId="77777777" w:rsidTr="00481790">
        <w:tc>
          <w:tcPr>
            <w:tcW w:w="810" w:type="dxa"/>
          </w:tcPr>
          <w:p w14:paraId="1E365A80"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6</w:t>
            </w:r>
          </w:p>
        </w:tc>
        <w:tc>
          <w:tcPr>
            <w:tcW w:w="3510" w:type="dxa"/>
          </w:tcPr>
          <w:p w14:paraId="79274E73" w14:textId="77777777" w:rsidR="00441CDD" w:rsidRPr="00122247" w:rsidRDefault="00441CDD" w:rsidP="00441CD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Basic Contemporary Dance – 2 </w:t>
            </w:r>
          </w:p>
          <w:p w14:paraId="263A9CA2" w14:textId="2C6B593F" w:rsidR="00441CDD" w:rsidRPr="00122247" w:rsidRDefault="003A7B8B" w:rsidP="003A7B8B">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ontemporary dance technique</w:t>
            </w:r>
          </w:p>
        </w:tc>
        <w:tc>
          <w:tcPr>
            <w:tcW w:w="900" w:type="dxa"/>
          </w:tcPr>
          <w:p w14:paraId="3197B08E"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597E386A" w14:textId="77777777" w:rsidR="00441CDD" w:rsidRPr="00122247" w:rsidRDefault="00441CDD" w:rsidP="00441CD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On-demand lesson content Contemporary Dance Step by </w:t>
            </w:r>
          </w:p>
          <w:p w14:paraId="5DE490AD" w14:textId="77777777" w:rsidR="00703744" w:rsidRPr="00122247" w:rsidRDefault="00441CDD" w:rsidP="00441CD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Italia Conti Virtual. </w:t>
            </w:r>
            <w:r w:rsidR="002606D7" w:rsidRPr="00122247">
              <w:rPr>
                <w:rFonts w:asciiTheme="majorBidi" w:hAnsiTheme="majorBidi" w:cstheme="majorBidi"/>
                <w:color w:val="000000" w:themeColor="text1"/>
                <w:sz w:val="32"/>
                <w:szCs w:val="32"/>
              </w:rPr>
              <w:t xml:space="preserve"> </w:t>
            </w:r>
          </w:p>
          <w:p w14:paraId="0B1F9E85" w14:textId="6AF533BD" w:rsidR="00441CDD" w:rsidRPr="00122247" w:rsidRDefault="00441CDD" w:rsidP="00441CDD">
            <w:pPr>
              <w:rPr>
                <w:rFonts w:asciiTheme="majorBidi" w:hAnsiTheme="majorBidi" w:cstheme="majorBidi"/>
                <w:color w:val="000000" w:themeColor="text1"/>
                <w:sz w:val="32"/>
                <w:szCs w:val="32"/>
              </w:rPr>
            </w:pPr>
            <w:hyperlink r:id="rId16" w:history="1">
              <w:r w:rsidRPr="00122247">
                <w:rPr>
                  <w:rStyle w:val="Hyperlink"/>
                  <w:rFonts w:asciiTheme="majorBidi" w:hAnsiTheme="majorBidi" w:cstheme="majorBidi"/>
                  <w:color w:val="000000" w:themeColor="text1"/>
                  <w:sz w:val="32"/>
                  <w:szCs w:val="32"/>
                </w:rPr>
                <w:t>https://www.youtube.com/watch?v=5Q48OHg4miE&amp;list=PLXSToRkLrp7KX9Ejs-uAf68NrX9IUFT0A&amp;index=6</w:t>
              </w:r>
            </w:hyperlink>
          </w:p>
          <w:p w14:paraId="08815F6F" w14:textId="275AA813" w:rsidR="00441CDD" w:rsidRPr="00122247" w:rsidRDefault="00441CDD" w:rsidP="00441CDD">
            <w:pPr>
              <w:rPr>
                <w:rFonts w:asciiTheme="majorBidi" w:hAnsiTheme="majorBidi" w:cstheme="majorBidi"/>
                <w:color w:val="000000" w:themeColor="text1"/>
                <w:sz w:val="32"/>
                <w:szCs w:val="32"/>
              </w:rPr>
            </w:pPr>
            <w:hyperlink r:id="rId17" w:history="1">
              <w:r w:rsidRPr="00122247">
                <w:rPr>
                  <w:rStyle w:val="Hyperlink"/>
                  <w:rFonts w:asciiTheme="majorBidi" w:hAnsiTheme="majorBidi" w:cstheme="majorBidi"/>
                  <w:color w:val="000000" w:themeColor="text1"/>
                  <w:sz w:val="32"/>
                  <w:szCs w:val="32"/>
                </w:rPr>
                <w:t>https://www.youtube.com/watch?v=BMbIPKCV5lE&amp;list=PLXSToRkLrp7KX9Ejs-uAf68NrX9IUFT0A&amp;index=7</w:t>
              </w:r>
            </w:hyperlink>
          </w:p>
          <w:p w14:paraId="09B7A94F" w14:textId="725B1202" w:rsidR="00441CDD" w:rsidRPr="00122247" w:rsidRDefault="00441CDD" w:rsidP="00441CDD">
            <w:pPr>
              <w:rPr>
                <w:rFonts w:asciiTheme="majorBidi" w:hAnsiTheme="majorBidi" w:cstheme="majorBidi"/>
                <w:color w:val="000000" w:themeColor="text1"/>
                <w:sz w:val="32"/>
                <w:szCs w:val="32"/>
              </w:rPr>
            </w:pPr>
            <w:hyperlink r:id="rId18" w:history="1">
              <w:r w:rsidRPr="00122247">
                <w:rPr>
                  <w:rStyle w:val="Hyperlink"/>
                  <w:rFonts w:asciiTheme="majorBidi" w:hAnsiTheme="majorBidi" w:cstheme="majorBidi"/>
                  <w:color w:val="000000" w:themeColor="text1"/>
                  <w:sz w:val="32"/>
                  <w:szCs w:val="32"/>
                </w:rPr>
                <w:t>https://www.youtube.com/watch?v=ty8SUFiar5M&amp;list=PLXSToRkLrp7KX9Ejs-uAf68NrX9IUFT0A&amp;index=8</w:t>
              </w:r>
            </w:hyperlink>
          </w:p>
          <w:p w14:paraId="1824A5B7" w14:textId="1D323660" w:rsidR="00441CDD" w:rsidRPr="00122247" w:rsidRDefault="00441CDD" w:rsidP="00441CDD">
            <w:pPr>
              <w:rPr>
                <w:rFonts w:asciiTheme="majorBidi" w:hAnsiTheme="majorBidi" w:cstheme="majorBidi"/>
                <w:color w:val="000000" w:themeColor="text1"/>
                <w:sz w:val="32"/>
                <w:szCs w:val="32"/>
              </w:rPr>
            </w:pPr>
            <w:hyperlink r:id="rId19" w:history="1">
              <w:r w:rsidRPr="00122247">
                <w:rPr>
                  <w:rStyle w:val="Hyperlink"/>
                  <w:rFonts w:asciiTheme="majorBidi" w:hAnsiTheme="majorBidi" w:cstheme="majorBidi"/>
                  <w:color w:val="000000" w:themeColor="text1"/>
                  <w:sz w:val="32"/>
                  <w:szCs w:val="32"/>
                </w:rPr>
                <w:t>https://www.youtube.com/watch?v=0L-Tp59i9dI&amp;list=PLXSToRkLrp7KX9Ejs-uAf68NrX9IUFT0A&amp;index=9</w:t>
              </w:r>
            </w:hyperlink>
          </w:p>
          <w:p w14:paraId="5D2DA96B" w14:textId="5FE72A9E" w:rsidR="00441CDD" w:rsidRPr="00122247" w:rsidRDefault="00441CDD" w:rsidP="00441CDD">
            <w:pPr>
              <w:rPr>
                <w:rFonts w:asciiTheme="majorBidi" w:hAnsiTheme="majorBidi" w:cstheme="majorBidi"/>
                <w:color w:val="000000" w:themeColor="text1"/>
                <w:sz w:val="32"/>
                <w:szCs w:val="32"/>
              </w:rPr>
            </w:pPr>
            <w:hyperlink r:id="rId20" w:history="1">
              <w:r w:rsidRPr="00122247">
                <w:rPr>
                  <w:rStyle w:val="Hyperlink"/>
                  <w:rFonts w:asciiTheme="majorBidi" w:hAnsiTheme="majorBidi" w:cstheme="majorBidi"/>
                  <w:color w:val="000000" w:themeColor="text1"/>
                  <w:sz w:val="32"/>
                  <w:szCs w:val="32"/>
                </w:rPr>
                <w:t>https://www.youtube.com/watch?v=9nAkm8pNiKY&amp;list=PLXSToRkLrp7KX9Ejs-uAf68NrX9IUFT0A&amp;index=10</w:t>
              </w:r>
            </w:hyperlink>
          </w:p>
          <w:p w14:paraId="44E99EE7" w14:textId="39757916" w:rsidR="00441CDD" w:rsidRPr="00122247" w:rsidRDefault="00441CDD" w:rsidP="00441CD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Assignment</w:t>
            </w:r>
          </w:p>
        </w:tc>
        <w:tc>
          <w:tcPr>
            <w:tcW w:w="2045" w:type="dxa"/>
          </w:tcPr>
          <w:p w14:paraId="5181DEEB" w14:textId="69AF5087"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lastRenderedPageBreak/>
              <w:t>Ms. Sutida Singharach</w:t>
            </w:r>
          </w:p>
        </w:tc>
      </w:tr>
      <w:tr w:rsidR="00122247" w:rsidRPr="00122247" w14:paraId="16365021" w14:textId="77777777" w:rsidTr="00481790">
        <w:tc>
          <w:tcPr>
            <w:tcW w:w="810" w:type="dxa"/>
          </w:tcPr>
          <w:p w14:paraId="2086BD70"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7</w:t>
            </w:r>
          </w:p>
        </w:tc>
        <w:tc>
          <w:tcPr>
            <w:tcW w:w="3510" w:type="dxa"/>
          </w:tcPr>
          <w:p w14:paraId="3D791B18" w14:textId="08DD8335" w:rsidR="00441CDD" w:rsidRPr="00122247" w:rsidRDefault="00441CDD" w:rsidP="00441CD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Contemporary Dance Routine – </w:t>
            </w:r>
            <w:r w:rsidR="00C63ECB" w:rsidRPr="00122247">
              <w:rPr>
                <w:rFonts w:asciiTheme="majorBidi" w:hAnsiTheme="majorBidi" w:cstheme="majorBidi"/>
                <w:color w:val="000000" w:themeColor="text1"/>
                <w:sz w:val="32"/>
                <w:szCs w:val="32"/>
              </w:rPr>
              <w:t>2</w:t>
            </w:r>
          </w:p>
          <w:p w14:paraId="6C1E308D" w14:textId="1E10974A" w:rsidR="00703744" w:rsidRPr="00122247" w:rsidRDefault="00441CDD" w:rsidP="00441CDD">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horeography dance routine from dance step On-demand lesson in Week 6.</w:t>
            </w:r>
          </w:p>
        </w:tc>
        <w:tc>
          <w:tcPr>
            <w:tcW w:w="900" w:type="dxa"/>
          </w:tcPr>
          <w:p w14:paraId="5D397A45"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2A1F018E" w14:textId="77777777" w:rsidR="00441CDD" w:rsidRPr="00122247" w:rsidRDefault="00441CDD" w:rsidP="00441CD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Online Lecture and Practice VDO conferencing</w:t>
            </w:r>
          </w:p>
          <w:p w14:paraId="028B7D15" w14:textId="77777777" w:rsidR="00441CDD" w:rsidRPr="00122247" w:rsidRDefault="00441CDD" w:rsidP="00441CD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https://meet.google.com/zok-iuaz-awj</w:t>
            </w:r>
          </w:p>
          <w:p w14:paraId="3C4A2F99" w14:textId="77777777" w:rsidR="00441CDD" w:rsidRPr="00122247" w:rsidRDefault="00441CDD" w:rsidP="00441CD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Solo presentation</w:t>
            </w:r>
          </w:p>
          <w:p w14:paraId="086B9A94" w14:textId="0510D76E" w:rsidR="00703744" w:rsidRPr="00122247" w:rsidRDefault="00441CDD" w:rsidP="00441CD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Discussion</w:t>
            </w:r>
          </w:p>
        </w:tc>
        <w:tc>
          <w:tcPr>
            <w:tcW w:w="2045" w:type="dxa"/>
          </w:tcPr>
          <w:p w14:paraId="2315CBC0" w14:textId="38C795F5"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13816A69" w14:textId="77777777" w:rsidTr="00481790">
        <w:tc>
          <w:tcPr>
            <w:tcW w:w="810" w:type="dxa"/>
          </w:tcPr>
          <w:p w14:paraId="3CACD17D"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8</w:t>
            </w:r>
          </w:p>
        </w:tc>
        <w:tc>
          <w:tcPr>
            <w:tcW w:w="3510" w:type="dxa"/>
          </w:tcPr>
          <w:p w14:paraId="7AA042C3" w14:textId="77777777" w:rsidR="00703744" w:rsidRPr="00122247" w:rsidRDefault="006C7576"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Basic Contemporary Dance – 3</w:t>
            </w:r>
          </w:p>
          <w:p w14:paraId="22C2DA8D" w14:textId="2C87D6B6" w:rsidR="006C7576" w:rsidRPr="00122247" w:rsidRDefault="006C7576" w:rsidP="006C757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ontemporary dance technique</w:t>
            </w:r>
          </w:p>
          <w:p w14:paraId="4CED7789" w14:textId="43EE29B5" w:rsidR="006C7576" w:rsidRPr="00122247" w:rsidRDefault="006C7576" w:rsidP="006C757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The Creative from experience.</w:t>
            </w:r>
          </w:p>
        </w:tc>
        <w:tc>
          <w:tcPr>
            <w:tcW w:w="900" w:type="dxa"/>
          </w:tcPr>
          <w:p w14:paraId="4D0F956A"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5742B8F4" w14:textId="77777777" w:rsidR="006C7576" w:rsidRPr="00122247" w:rsidRDefault="006C7576" w:rsidP="006C757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On-demand lesson content Contemporary Dance Step by </w:t>
            </w:r>
          </w:p>
          <w:p w14:paraId="43291EC2" w14:textId="1B8DD098" w:rsidR="006C7576" w:rsidRPr="00122247" w:rsidRDefault="006C7576" w:rsidP="006C757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Italia Conti Virtual.  </w:t>
            </w:r>
          </w:p>
          <w:p w14:paraId="2A882213" w14:textId="026291F2" w:rsidR="006C7576" w:rsidRPr="00122247" w:rsidRDefault="006C7576" w:rsidP="006C7576">
            <w:pPr>
              <w:rPr>
                <w:rFonts w:asciiTheme="majorBidi" w:hAnsiTheme="majorBidi" w:cstheme="majorBidi"/>
                <w:color w:val="000000" w:themeColor="text1"/>
                <w:sz w:val="32"/>
                <w:szCs w:val="32"/>
              </w:rPr>
            </w:pPr>
            <w:hyperlink r:id="rId21" w:history="1">
              <w:r w:rsidRPr="00122247">
                <w:rPr>
                  <w:rStyle w:val="Hyperlink"/>
                  <w:rFonts w:asciiTheme="majorBidi" w:hAnsiTheme="majorBidi" w:cstheme="majorBidi"/>
                  <w:color w:val="000000" w:themeColor="text1"/>
                  <w:sz w:val="32"/>
                  <w:szCs w:val="32"/>
                </w:rPr>
                <w:t>https://www.youtube.com/watch?v=rGNVQaNjrfY&amp;list=PLXSToRkLrp7KX9Ejs-uAf68NrX9IUFT0A&amp;index=11</w:t>
              </w:r>
            </w:hyperlink>
          </w:p>
          <w:p w14:paraId="1A8593C2" w14:textId="60673914" w:rsidR="006C7576" w:rsidRPr="00122247" w:rsidRDefault="006C7576" w:rsidP="006C7576">
            <w:pPr>
              <w:rPr>
                <w:rFonts w:asciiTheme="majorBidi" w:hAnsiTheme="majorBidi" w:cstheme="majorBidi"/>
                <w:color w:val="000000" w:themeColor="text1"/>
                <w:sz w:val="32"/>
                <w:szCs w:val="32"/>
              </w:rPr>
            </w:pPr>
            <w:hyperlink r:id="rId22" w:history="1">
              <w:r w:rsidRPr="00122247">
                <w:rPr>
                  <w:rStyle w:val="Hyperlink"/>
                  <w:rFonts w:asciiTheme="majorBidi" w:hAnsiTheme="majorBidi" w:cstheme="majorBidi"/>
                  <w:color w:val="000000" w:themeColor="text1"/>
                  <w:sz w:val="32"/>
                  <w:szCs w:val="32"/>
                </w:rPr>
                <w:t>https://www.youtube.com/watch?v=9MbJcvx4rNE&amp;list=PLXSToRkLrp7KX9Ejs-uAf68NrX9IUFT0A&amp;index=18</w:t>
              </w:r>
            </w:hyperlink>
          </w:p>
          <w:p w14:paraId="2A09F8DB" w14:textId="4239FE82" w:rsidR="006C7576" w:rsidRPr="00122247" w:rsidRDefault="006C7576" w:rsidP="006C757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https://www.youtube.com/watch?v=U2YHr0et8_0&amp;list=PLXSToRkLrp7KX9Ejs-uAf68NrX9IUFT0A&amp;index=17</w:t>
            </w:r>
          </w:p>
          <w:p w14:paraId="4EDB1DE9" w14:textId="77E1BA51" w:rsidR="006C7576" w:rsidRPr="00122247" w:rsidRDefault="006C7576" w:rsidP="006C7576">
            <w:pPr>
              <w:rPr>
                <w:rFonts w:asciiTheme="majorBidi" w:hAnsiTheme="majorBidi" w:cstheme="majorBidi"/>
                <w:color w:val="000000" w:themeColor="text1"/>
                <w:sz w:val="32"/>
                <w:szCs w:val="32"/>
              </w:rPr>
            </w:pPr>
            <w:hyperlink r:id="rId23" w:history="1">
              <w:r w:rsidRPr="00122247">
                <w:rPr>
                  <w:rStyle w:val="Hyperlink"/>
                  <w:rFonts w:asciiTheme="majorBidi" w:hAnsiTheme="majorBidi" w:cstheme="majorBidi"/>
                  <w:color w:val="000000" w:themeColor="text1"/>
                  <w:sz w:val="32"/>
                  <w:szCs w:val="32"/>
                </w:rPr>
                <w:t>https://www.youtube.com/watch?v=LPj-Rd0c6Uo&amp;list=PLXSToRkLrp7KX9Ejs-uAf68NrX9IUFT0A&amp;index=14</w:t>
              </w:r>
            </w:hyperlink>
          </w:p>
          <w:p w14:paraId="56DE735B" w14:textId="57FB8AE9" w:rsidR="006C7576" w:rsidRPr="00122247" w:rsidRDefault="006C7576" w:rsidP="006C7576">
            <w:pPr>
              <w:rPr>
                <w:rFonts w:asciiTheme="majorBidi" w:hAnsiTheme="majorBidi" w:cstheme="majorBidi"/>
                <w:color w:val="000000" w:themeColor="text1"/>
                <w:sz w:val="32"/>
                <w:szCs w:val="32"/>
              </w:rPr>
            </w:pPr>
            <w:hyperlink r:id="rId24" w:history="1">
              <w:r w:rsidRPr="00122247">
                <w:rPr>
                  <w:rStyle w:val="Hyperlink"/>
                  <w:rFonts w:asciiTheme="majorBidi" w:hAnsiTheme="majorBidi" w:cstheme="majorBidi"/>
                  <w:color w:val="000000" w:themeColor="text1"/>
                  <w:sz w:val="32"/>
                  <w:szCs w:val="32"/>
                </w:rPr>
                <w:t>https://www.youtube.com/watch?v=sc7bQwnTQRk&amp;list=PLXSToRkLrp7KX9Ejs-uAf68NrX9IUFT0A&amp;index=19</w:t>
              </w:r>
            </w:hyperlink>
          </w:p>
          <w:p w14:paraId="31CB172F" w14:textId="5BB4D8CD" w:rsidR="00703744" w:rsidRPr="00122247" w:rsidRDefault="00871842" w:rsidP="007D77CE">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006C7576" w:rsidRPr="00122247">
              <w:rPr>
                <w:color w:val="000000" w:themeColor="text1"/>
              </w:rPr>
              <w:t xml:space="preserve"> </w:t>
            </w:r>
            <w:r w:rsidR="006C7576" w:rsidRPr="00122247">
              <w:rPr>
                <w:rFonts w:asciiTheme="majorBidi" w:hAnsiTheme="majorBidi" w:cstheme="majorBidi"/>
                <w:color w:val="000000" w:themeColor="text1"/>
                <w:sz w:val="32"/>
                <w:szCs w:val="32"/>
              </w:rPr>
              <w:t>Assignment</w:t>
            </w:r>
          </w:p>
        </w:tc>
        <w:tc>
          <w:tcPr>
            <w:tcW w:w="2045" w:type="dxa"/>
          </w:tcPr>
          <w:p w14:paraId="57452AA2" w14:textId="19C6CF88"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lastRenderedPageBreak/>
              <w:t>Ms. Sutida Singharach</w:t>
            </w:r>
          </w:p>
        </w:tc>
      </w:tr>
      <w:tr w:rsidR="00122247" w:rsidRPr="00122247" w14:paraId="1FAEE212" w14:textId="77777777" w:rsidTr="00481790">
        <w:tc>
          <w:tcPr>
            <w:tcW w:w="810" w:type="dxa"/>
          </w:tcPr>
          <w:p w14:paraId="66DC04A6"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9</w:t>
            </w:r>
          </w:p>
        </w:tc>
        <w:tc>
          <w:tcPr>
            <w:tcW w:w="3510" w:type="dxa"/>
          </w:tcPr>
          <w:p w14:paraId="315C577A" w14:textId="77777777" w:rsidR="00703744" w:rsidRPr="00122247" w:rsidRDefault="006C7576" w:rsidP="00871842">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ontemporary Dance Routine – 3</w:t>
            </w:r>
          </w:p>
          <w:p w14:paraId="49DE5109" w14:textId="77777777" w:rsidR="006C7576" w:rsidRPr="00122247" w:rsidRDefault="006C7576" w:rsidP="006C757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reative in Contemporary Dance</w:t>
            </w:r>
          </w:p>
          <w:p w14:paraId="41FA2D17" w14:textId="77777777" w:rsidR="006C7576" w:rsidRPr="00122247" w:rsidRDefault="006C7576" w:rsidP="006C757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The Creative from inspiration (Pictures, Books, Storytelling)</w:t>
            </w:r>
          </w:p>
          <w:p w14:paraId="12A1689D" w14:textId="77777777" w:rsidR="006C7576" w:rsidRPr="00122247" w:rsidRDefault="006C7576" w:rsidP="006C757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horeography dance routine from dance step On-demand lesson in Week 8.</w:t>
            </w:r>
          </w:p>
          <w:p w14:paraId="21AB5196" w14:textId="77F9816D" w:rsidR="00A307A6" w:rsidRPr="00122247" w:rsidRDefault="00A307A6" w:rsidP="006C7576">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idterm Assignment</w:t>
            </w:r>
          </w:p>
        </w:tc>
        <w:tc>
          <w:tcPr>
            <w:tcW w:w="900" w:type="dxa"/>
          </w:tcPr>
          <w:p w14:paraId="4465B5F1"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15D6998E" w14:textId="77777777" w:rsidR="006C7576" w:rsidRPr="00122247" w:rsidRDefault="006C7576" w:rsidP="006C757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Online Lecture and Practice VDO conferencing</w:t>
            </w:r>
          </w:p>
          <w:p w14:paraId="64CD9228" w14:textId="77777777" w:rsidR="006C7576" w:rsidRPr="00122247" w:rsidRDefault="006C7576" w:rsidP="006C757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https://meet.google.com/zok-iuaz-awj</w:t>
            </w:r>
          </w:p>
          <w:p w14:paraId="3D6D03DD" w14:textId="77777777" w:rsidR="006C7576" w:rsidRPr="00122247" w:rsidRDefault="006C7576" w:rsidP="006C757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Solo presentation</w:t>
            </w:r>
          </w:p>
          <w:p w14:paraId="092290D1" w14:textId="77777777" w:rsidR="00205E99" w:rsidRPr="00122247" w:rsidRDefault="006C7576" w:rsidP="006C757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Discussion </w:t>
            </w:r>
          </w:p>
          <w:p w14:paraId="0AF3CB72" w14:textId="584C7B49" w:rsidR="007D77CE" w:rsidRPr="00122247" w:rsidRDefault="007D77CE" w:rsidP="006C7576">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Questions and Answer</w:t>
            </w:r>
          </w:p>
          <w:p w14:paraId="45D07801" w14:textId="0E1A479E" w:rsidR="00703744" w:rsidRPr="00122247" w:rsidRDefault="00703744" w:rsidP="007D77CE">
            <w:pPr>
              <w:rPr>
                <w:rFonts w:asciiTheme="majorBidi" w:hAnsiTheme="majorBidi" w:cstheme="majorBidi"/>
                <w:color w:val="000000" w:themeColor="text1"/>
                <w:sz w:val="32"/>
                <w:szCs w:val="32"/>
              </w:rPr>
            </w:pPr>
          </w:p>
        </w:tc>
        <w:tc>
          <w:tcPr>
            <w:tcW w:w="2045" w:type="dxa"/>
          </w:tcPr>
          <w:p w14:paraId="6998A2EA" w14:textId="18E12097"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284F0E54" w14:textId="77777777" w:rsidTr="00481790">
        <w:tc>
          <w:tcPr>
            <w:tcW w:w="810" w:type="dxa"/>
          </w:tcPr>
          <w:p w14:paraId="13239812"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10</w:t>
            </w:r>
          </w:p>
        </w:tc>
        <w:tc>
          <w:tcPr>
            <w:tcW w:w="3510" w:type="dxa"/>
          </w:tcPr>
          <w:p w14:paraId="578DA19C" w14:textId="6F8B4AEB" w:rsidR="00703744" w:rsidRPr="00122247" w:rsidRDefault="00205E99" w:rsidP="0049329D">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ontemporary Dance Choreographer-1</w:t>
            </w:r>
          </w:p>
        </w:tc>
        <w:tc>
          <w:tcPr>
            <w:tcW w:w="900" w:type="dxa"/>
          </w:tcPr>
          <w:p w14:paraId="6F7DCAEA"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2A37A4F8" w14:textId="2170A045" w:rsidR="00205E99" w:rsidRPr="00122247" w:rsidRDefault="00871842" w:rsidP="00205E99">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00DC45F8" w:rsidRPr="00122247">
              <w:rPr>
                <w:rFonts w:asciiTheme="majorBidi" w:hAnsiTheme="majorBidi" w:cstheme="majorBidi"/>
                <w:color w:val="000000" w:themeColor="text1"/>
                <w:sz w:val="32"/>
                <w:szCs w:val="32"/>
              </w:rPr>
              <w:t xml:space="preserve"> </w:t>
            </w:r>
            <w:r w:rsidR="00205E99" w:rsidRPr="00122247">
              <w:rPr>
                <w:rFonts w:asciiTheme="majorBidi" w:hAnsiTheme="majorBidi" w:cstheme="majorBidi"/>
                <w:color w:val="000000" w:themeColor="text1"/>
                <w:sz w:val="32"/>
                <w:szCs w:val="32"/>
              </w:rPr>
              <w:t xml:space="preserve">On-demand lesson content Contemporary Dance Step by </w:t>
            </w:r>
          </w:p>
          <w:p w14:paraId="33C09829" w14:textId="77777777" w:rsidR="00205E99" w:rsidRPr="00122247" w:rsidRDefault="00205E99" w:rsidP="00205E99">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Italia Conti Virtual.  </w:t>
            </w:r>
          </w:p>
          <w:p w14:paraId="47DE6CC4" w14:textId="78C128F7" w:rsidR="00871842" w:rsidRPr="00122247" w:rsidRDefault="00871842" w:rsidP="007D77CE">
            <w:pPr>
              <w:rPr>
                <w:rFonts w:asciiTheme="majorBidi" w:hAnsiTheme="majorBidi" w:cstheme="majorBidi"/>
                <w:color w:val="000000" w:themeColor="text1"/>
                <w:sz w:val="32"/>
                <w:szCs w:val="32"/>
              </w:rPr>
            </w:pPr>
          </w:p>
          <w:p w14:paraId="254D8AE3" w14:textId="5A11DEC7" w:rsidR="00205E99" w:rsidRPr="00122247" w:rsidRDefault="00205E99" w:rsidP="007D77CE">
            <w:pPr>
              <w:rPr>
                <w:rFonts w:asciiTheme="majorBidi" w:hAnsiTheme="majorBidi" w:cstheme="majorBidi"/>
                <w:color w:val="000000" w:themeColor="text1"/>
                <w:sz w:val="32"/>
                <w:szCs w:val="32"/>
              </w:rPr>
            </w:pPr>
            <w:hyperlink r:id="rId25" w:history="1">
              <w:r w:rsidRPr="00122247">
                <w:rPr>
                  <w:rStyle w:val="Hyperlink"/>
                  <w:rFonts w:asciiTheme="majorBidi" w:hAnsiTheme="majorBidi" w:cstheme="majorBidi"/>
                  <w:color w:val="000000" w:themeColor="text1"/>
                  <w:sz w:val="32"/>
                  <w:szCs w:val="32"/>
                </w:rPr>
                <w:t>https://www.youtube.com/watch?v=LLlV4q8AVKA&amp;list=PLXSToRkLrp7KX9Ejs-uAf68NrX9IUFT0A&amp;index=20</w:t>
              </w:r>
            </w:hyperlink>
          </w:p>
          <w:p w14:paraId="44070111" w14:textId="0AC2E1EB" w:rsidR="00205E99" w:rsidRPr="00122247" w:rsidRDefault="00205E99" w:rsidP="007D77CE">
            <w:pPr>
              <w:rPr>
                <w:rFonts w:asciiTheme="majorBidi" w:hAnsiTheme="majorBidi" w:cstheme="majorBidi"/>
                <w:color w:val="000000" w:themeColor="text1"/>
                <w:sz w:val="32"/>
                <w:szCs w:val="32"/>
              </w:rPr>
            </w:pPr>
            <w:hyperlink r:id="rId26" w:history="1">
              <w:r w:rsidRPr="00122247">
                <w:rPr>
                  <w:rStyle w:val="Hyperlink"/>
                  <w:rFonts w:asciiTheme="majorBidi" w:hAnsiTheme="majorBidi" w:cstheme="majorBidi"/>
                  <w:color w:val="000000" w:themeColor="text1"/>
                  <w:sz w:val="32"/>
                  <w:szCs w:val="32"/>
                </w:rPr>
                <w:t>https://www.youtube.com/watch?v=aosdssR1aB8&amp;list=PLXSToRkLrp7KX9Ejs-uAf68NrX9IUFT0A&amp;index=21</w:t>
              </w:r>
            </w:hyperlink>
          </w:p>
          <w:p w14:paraId="1B67EAE0" w14:textId="6274C904" w:rsidR="00205E99" w:rsidRPr="00122247" w:rsidRDefault="00205E99" w:rsidP="007D77CE">
            <w:pPr>
              <w:rPr>
                <w:rFonts w:asciiTheme="majorBidi" w:hAnsiTheme="majorBidi" w:cstheme="majorBidi"/>
                <w:color w:val="000000" w:themeColor="text1"/>
                <w:sz w:val="32"/>
                <w:szCs w:val="32"/>
              </w:rPr>
            </w:pPr>
            <w:hyperlink r:id="rId27" w:history="1">
              <w:r w:rsidRPr="00122247">
                <w:rPr>
                  <w:rStyle w:val="Hyperlink"/>
                  <w:rFonts w:asciiTheme="majorBidi" w:hAnsiTheme="majorBidi" w:cstheme="majorBidi"/>
                  <w:color w:val="000000" w:themeColor="text1"/>
                  <w:sz w:val="32"/>
                  <w:szCs w:val="32"/>
                </w:rPr>
                <w:t>https://www.youtube.com/watch?v=n8CR_1mZSkI&amp;list=PLXSToRkLrp7</w:t>
              </w:r>
              <w:r w:rsidRPr="00122247">
                <w:rPr>
                  <w:rStyle w:val="Hyperlink"/>
                  <w:rFonts w:asciiTheme="majorBidi" w:hAnsiTheme="majorBidi" w:cstheme="majorBidi"/>
                  <w:color w:val="000000" w:themeColor="text1"/>
                  <w:sz w:val="32"/>
                  <w:szCs w:val="32"/>
                </w:rPr>
                <w:lastRenderedPageBreak/>
                <w:t>KX9Ejs-uAf68NrX9IUFT0A&amp;index=22</w:t>
              </w:r>
            </w:hyperlink>
          </w:p>
          <w:p w14:paraId="409FDF11" w14:textId="6248A2D0" w:rsidR="00205E99" w:rsidRPr="00122247" w:rsidRDefault="00205E99" w:rsidP="007D77CE">
            <w:pPr>
              <w:rPr>
                <w:rFonts w:asciiTheme="majorBidi" w:hAnsiTheme="majorBidi" w:cstheme="majorBidi"/>
                <w:color w:val="000000" w:themeColor="text1"/>
                <w:sz w:val="32"/>
                <w:szCs w:val="32"/>
              </w:rPr>
            </w:pPr>
            <w:hyperlink r:id="rId28" w:history="1">
              <w:r w:rsidRPr="00122247">
                <w:rPr>
                  <w:rStyle w:val="Hyperlink"/>
                  <w:rFonts w:asciiTheme="majorBidi" w:hAnsiTheme="majorBidi" w:cstheme="majorBidi"/>
                  <w:color w:val="000000" w:themeColor="text1"/>
                  <w:sz w:val="32"/>
                  <w:szCs w:val="32"/>
                </w:rPr>
                <w:t>https://www.youtube.com/watch?v=GvodOIFx9Bs&amp;list=PLXSToRkLrp7KX9Ejs-uAf68NrX9IUFT0A&amp;index=23</w:t>
              </w:r>
            </w:hyperlink>
          </w:p>
          <w:p w14:paraId="76312D8B" w14:textId="54D74A42" w:rsidR="00871842" w:rsidRPr="00122247" w:rsidRDefault="00205E99" w:rsidP="007D77CE">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Assignment </w:t>
            </w:r>
          </w:p>
        </w:tc>
        <w:tc>
          <w:tcPr>
            <w:tcW w:w="2045" w:type="dxa"/>
          </w:tcPr>
          <w:p w14:paraId="57AD241B" w14:textId="76E1B18B"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lastRenderedPageBreak/>
              <w:t>Ms. Sutida Singharach</w:t>
            </w:r>
          </w:p>
        </w:tc>
      </w:tr>
      <w:tr w:rsidR="00122247" w:rsidRPr="00122247" w14:paraId="5BA398BF" w14:textId="77777777" w:rsidTr="00481790">
        <w:tc>
          <w:tcPr>
            <w:tcW w:w="810" w:type="dxa"/>
          </w:tcPr>
          <w:p w14:paraId="7BE58347"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11</w:t>
            </w:r>
          </w:p>
        </w:tc>
        <w:tc>
          <w:tcPr>
            <w:tcW w:w="3510" w:type="dxa"/>
          </w:tcPr>
          <w:p w14:paraId="50A7A3A6" w14:textId="77777777" w:rsidR="00703744" w:rsidRPr="00122247" w:rsidRDefault="00205E99"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ontemporary Dance Choreographer 2</w:t>
            </w:r>
          </w:p>
          <w:p w14:paraId="2EEA4809" w14:textId="09F9C9EC" w:rsidR="00AB0494" w:rsidRPr="00122247" w:rsidRDefault="00AB0494" w:rsidP="00AB0494">
            <w:pPr>
              <w:pStyle w:val="ListParagraph"/>
              <w:numPr>
                <w:ilvl w:val="0"/>
                <w:numId w:val="38"/>
              </w:numPr>
              <w:rPr>
                <w:rFonts w:asciiTheme="majorBidi" w:hAnsiTheme="majorBidi" w:cstheme="majorBidi"/>
                <w:color w:val="000000" w:themeColor="text1"/>
                <w:sz w:val="32"/>
                <w:szCs w:val="32"/>
                <w:cs/>
              </w:rPr>
            </w:pPr>
            <w:r w:rsidRPr="00122247">
              <w:rPr>
                <w:rFonts w:asciiTheme="majorBidi" w:hAnsiTheme="majorBidi" w:cstheme="majorBidi"/>
                <w:color w:val="000000" w:themeColor="text1"/>
                <w:sz w:val="32"/>
                <w:szCs w:val="32"/>
              </w:rPr>
              <w:t xml:space="preserve">Choreography dance routine from dance step On-demand lesson in Week </w:t>
            </w:r>
            <w:r w:rsidRPr="00122247">
              <w:rPr>
                <w:rFonts w:asciiTheme="majorBidi" w:hAnsiTheme="majorBidi"/>
                <w:color w:val="000000" w:themeColor="text1"/>
                <w:sz w:val="32"/>
                <w:szCs w:val="32"/>
              </w:rPr>
              <w:t>10</w:t>
            </w:r>
            <w:r w:rsidRPr="00122247">
              <w:rPr>
                <w:rFonts w:asciiTheme="majorBidi" w:hAnsiTheme="majorBidi"/>
                <w:color w:val="000000" w:themeColor="text1"/>
                <w:sz w:val="32"/>
                <w:szCs w:val="32"/>
                <w:cs/>
              </w:rPr>
              <w:t>.</w:t>
            </w:r>
          </w:p>
        </w:tc>
        <w:tc>
          <w:tcPr>
            <w:tcW w:w="900" w:type="dxa"/>
          </w:tcPr>
          <w:p w14:paraId="6CDA43E1"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45E22CD1" w14:textId="77777777" w:rsidR="00205E99" w:rsidRPr="00122247" w:rsidRDefault="00205E99" w:rsidP="00205E99">
            <w:pPr>
              <w:rPr>
                <w:rFonts w:asciiTheme="majorBidi" w:hAnsiTheme="majorBidi" w:cstheme="majorBidi"/>
                <w:color w:val="000000" w:themeColor="text1"/>
                <w:sz w:val="32"/>
              </w:rPr>
            </w:pPr>
            <w:r w:rsidRPr="00122247">
              <w:rPr>
                <w:rFonts w:asciiTheme="majorBidi" w:hAnsiTheme="majorBidi" w:cstheme="majorBidi"/>
                <w:color w:val="000000" w:themeColor="text1"/>
                <w:sz w:val="32"/>
              </w:rPr>
              <w:t>- Online Lecture</w:t>
            </w:r>
          </w:p>
          <w:p w14:paraId="10DE1DF4" w14:textId="77777777" w:rsidR="00205E99" w:rsidRPr="00122247" w:rsidRDefault="00205E99" w:rsidP="00205E99">
            <w:pPr>
              <w:rPr>
                <w:rFonts w:asciiTheme="majorBidi" w:hAnsiTheme="majorBidi" w:cstheme="majorBidi"/>
                <w:color w:val="000000" w:themeColor="text1"/>
                <w:sz w:val="32"/>
              </w:rPr>
            </w:pPr>
            <w:r w:rsidRPr="00122247">
              <w:rPr>
                <w:rFonts w:asciiTheme="majorBidi" w:hAnsiTheme="majorBidi" w:cstheme="majorBidi"/>
                <w:color w:val="000000" w:themeColor="text1"/>
                <w:sz w:val="32"/>
              </w:rPr>
              <w:t>- Solo presentation</w:t>
            </w:r>
          </w:p>
          <w:p w14:paraId="342FCCD1" w14:textId="77777777" w:rsidR="00205E99" w:rsidRPr="00122247" w:rsidRDefault="00205E99" w:rsidP="00205E99">
            <w:pPr>
              <w:rPr>
                <w:rFonts w:asciiTheme="majorBidi" w:hAnsiTheme="majorBidi" w:cstheme="majorBidi"/>
                <w:color w:val="000000" w:themeColor="text1"/>
                <w:sz w:val="32"/>
              </w:rPr>
            </w:pPr>
            <w:r w:rsidRPr="00122247">
              <w:rPr>
                <w:rFonts w:asciiTheme="majorBidi" w:hAnsiTheme="majorBidi" w:cstheme="majorBidi"/>
                <w:color w:val="000000" w:themeColor="text1"/>
                <w:sz w:val="32"/>
              </w:rPr>
              <w:t>-Group discussion</w:t>
            </w:r>
          </w:p>
          <w:p w14:paraId="7749C449" w14:textId="28D14A17" w:rsidR="00703744" w:rsidRPr="00122247" w:rsidRDefault="00205E99" w:rsidP="00205E99">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rPr>
              <w:t>-Discussion</w:t>
            </w:r>
          </w:p>
        </w:tc>
        <w:tc>
          <w:tcPr>
            <w:tcW w:w="2045" w:type="dxa"/>
          </w:tcPr>
          <w:p w14:paraId="63FC2851" w14:textId="6F04090C"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6879740B" w14:textId="77777777" w:rsidTr="00481790">
        <w:tc>
          <w:tcPr>
            <w:tcW w:w="810" w:type="dxa"/>
          </w:tcPr>
          <w:p w14:paraId="2E27B1C0"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12</w:t>
            </w:r>
          </w:p>
        </w:tc>
        <w:tc>
          <w:tcPr>
            <w:tcW w:w="3510" w:type="dxa"/>
          </w:tcPr>
          <w:p w14:paraId="31BC86C8" w14:textId="77777777" w:rsidR="00703744" w:rsidRPr="00122247" w:rsidRDefault="00FC6108"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Final project</w:t>
            </w:r>
            <w:r w:rsidR="00DC45F8" w:rsidRPr="00122247">
              <w:rPr>
                <w:rFonts w:asciiTheme="majorBidi" w:hAnsiTheme="majorBidi" w:cstheme="majorBidi"/>
                <w:color w:val="000000" w:themeColor="text1"/>
                <w:sz w:val="32"/>
                <w:szCs w:val="32"/>
              </w:rPr>
              <w:t xml:space="preserve"> Update</w:t>
            </w:r>
          </w:p>
          <w:p w14:paraId="3CDF32A6" w14:textId="77777777" w:rsidR="00205E99" w:rsidRPr="00122247" w:rsidRDefault="00205E99" w:rsidP="00205E99">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Contemporary dance practice </w:t>
            </w:r>
          </w:p>
          <w:p w14:paraId="43DAEED6" w14:textId="4B6E400F" w:rsidR="00A307A6" w:rsidRPr="00122247" w:rsidRDefault="00A307A6" w:rsidP="00205E99">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Dance MV</w:t>
            </w:r>
          </w:p>
        </w:tc>
        <w:tc>
          <w:tcPr>
            <w:tcW w:w="900" w:type="dxa"/>
          </w:tcPr>
          <w:p w14:paraId="41096AA6"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214D3328" w14:textId="77777777" w:rsidR="00703744" w:rsidRPr="00122247" w:rsidRDefault="00ED1AD2" w:rsidP="007D77CE">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00DC45F8" w:rsidRPr="00122247">
              <w:rPr>
                <w:rFonts w:asciiTheme="majorBidi" w:hAnsiTheme="majorBidi" w:cstheme="majorBidi"/>
                <w:color w:val="000000" w:themeColor="text1"/>
                <w:sz w:val="32"/>
              </w:rPr>
              <w:t xml:space="preserve"> Online </w:t>
            </w:r>
            <w:r w:rsidR="002606D7" w:rsidRPr="00122247">
              <w:rPr>
                <w:rFonts w:asciiTheme="majorBidi" w:hAnsiTheme="majorBidi" w:cstheme="majorBidi"/>
                <w:color w:val="000000" w:themeColor="text1"/>
                <w:sz w:val="32"/>
              </w:rPr>
              <w:t>P</w:t>
            </w:r>
            <w:r w:rsidR="00581D1B" w:rsidRPr="00122247">
              <w:rPr>
                <w:rFonts w:asciiTheme="majorBidi" w:hAnsiTheme="majorBidi" w:cstheme="majorBidi"/>
                <w:color w:val="000000" w:themeColor="text1"/>
                <w:sz w:val="32"/>
                <w:szCs w:val="32"/>
              </w:rPr>
              <w:t>resentation</w:t>
            </w:r>
          </w:p>
        </w:tc>
        <w:tc>
          <w:tcPr>
            <w:tcW w:w="2045" w:type="dxa"/>
          </w:tcPr>
          <w:p w14:paraId="29B038A2" w14:textId="29E975A5"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02AE17F5" w14:textId="77777777" w:rsidTr="00481790">
        <w:tc>
          <w:tcPr>
            <w:tcW w:w="810" w:type="dxa"/>
          </w:tcPr>
          <w:p w14:paraId="1665B7FE"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13</w:t>
            </w:r>
          </w:p>
        </w:tc>
        <w:tc>
          <w:tcPr>
            <w:tcW w:w="3510" w:type="dxa"/>
          </w:tcPr>
          <w:p w14:paraId="06C954AA" w14:textId="77777777" w:rsidR="00703744" w:rsidRPr="00122247" w:rsidRDefault="00FC6108" w:rsidP="008B3E02">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Final project</w:t>
            </w:r>
            <w:r w:rsidR="00DC45F8" w:rsidRPr="00122247">
              <w:rPr>
                <w:rFonts w:asciiTheme="majorBidi" w:hAnsiTheme="majorBidi" w:cstheme="majorBidi"/>
                <w:color w:val="000000" w:themeColor="text1"/>
                <w:sz w:val="32"/>
                <w:szCs w:val="32"/>
              </w:rPr>
              <w:t xml:space="preserve"> Update</w:t>
            </w:r>
          </w:p>
          <w:p w14:paraId="446E7E74" w14:textId="77777777" w:rsidR="00205E99" w:rsidRPr="00122247" w:rsidRDefault="00205E99" w:rsidP="00205E99">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reative in Contemporary Dance 2</w:t>
            </w:r>
          </w:p>
          <w:p w14:paraId="575057A0" w14:textId="5DF5FC5C" w:rsidR="00205E99" w:rsidRPr="00122247" w:rsidRDefault="00205E99" w:rsidP="00205E99">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The Creative from inspiration (Pictures, Books, Storytelling)</w:t>
            </w:r>
          </w:p>
        </w:tc>
        <w:tc>
          <w:tcPr>
            <w:tcW w:w="900" w:type="dxa"/>
          </w:tcPr>
          <w:p w14:paraId="403E727C"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36BAE553" w14:textId="77777777" w:rsidR="00703744" w:rsidRPr="00122247" w:rsidRDefault="002606D7"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Pr="00122247">
              <w:rPr>
                <w:rFonts w:asciiTheme="majorBidi" w:hAnsiTheme="majorBidi" w:cstheme="majorBidi"/>
                <w:color w:val="000000" w:themeColor="text1"/>
                <w:sz w:val="32"/>
              </w:rPr>
              <w:t xml:space="preserve"> Online P</w:t>
            </w:r>
            <w:r w:rsidRPr="00122247">
              <w:rPr>
                <w:rFonts w:asciiTheme="majorBidi" w:hAnsiTheme="majorBidi" w:cstheme="majorBidi"/>
                <w:color w:val="000000" w:themeColor="text1"/>
                <w:sz w:val="32"/>
                <w:szCs w:val="32"/>
              </w:rPr>
              <w:t>resentation</w:t>
            </w:r>
          </w:p>
        </w:tc>
        <w:tc>
          <w:tcPr>
            <w:tcW w:w="2045" w:type="dxa"/>
          </w:tcPr>
          <w:p w14:paraId="3AFC78AB" w14:textId="214DB6AA"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2538E3E0" w14:textId="77777777" w:rsidTr="00481790">
        <w:tc>
          <w:tcPr>
            <w:tcW w:w="810" w:type="dxa"/>
          </w:tcPr>
          <w:p w14:paraId="6BD9D1B1" w14:textId="77777777" w:rsidR="00703744" w:rsidRPr="00122247" w:rsidRDefault="00703744" w:rsidP="0046656B">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14</w:t>
            </w:r>
          </w:p>
        </w:tc>
        <w:tc>
          <w:tcPr>
            <w:tcW w:w="3510" w:type="dxa"/>
          </w:tcPr>
          <w:p w14:paraId="5B1BDD7C" w14:textId="77777777" w:rsidR="00703744" w:rsidRPr="00122247" w:rsidRDefault="00DC45F8"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Final Project </w:t>
            </w:r>
            <w:r w:rsidR="00ED1AD2" w:rsidRPr="00122247">
              <w:rPr>
                <w:rFonts w:asciiTheme="majorBidi" w:hAnsiTheme="majorBidi" w:cstheme="majorBidi"/>
                <w:color w:val="000000" w:themeColor="text1"/>
                <w:sz w:val="32"/>
                <w:szCs w:val="32"/>
              </w:rPr>
              <w:t>Presentation</w:t>
            </w:r>
          </w:p>
          <w:p w14:paraId="1E4E5C48" w14:textId="51E2C4FA" w:rsidR="00AB0494" w:rsidRPr="00122247" w:rsidRDefault="00AB0494" w:rsidP="00AB0494">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Contemporary dance choreography draft.</w:t>
            </w:r>
          </w:p>
        </w:tc>
        <w:tc>
          <w:tcPr>
            <w:tcW w:w="900" w:type="dxa"/>
          </w:tcPr>
          <w:p w14:paraId="3F36ECA1"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3920B85A" w14:textId="77777777" w:rsidR="00703744" w:rsidRPr="00122247" w:rsidRDefault="002606D7"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w:t>
            </w:r>
            <w:r w:rsidRPr="00122247">
              <w:rPr>
                <w:rFonts w:asciiTheme="majorBidi" w:hAnsiTheme="majorBidi" w:cstheme="majorBidi"/>
                <w:color w:val="000000" w:themeColor="text1"/>
                <w:sz w:val="32"/>
              </w:rPr>
              <w:t xml:space="preserve"> Online P</w:t>
            </w:r>
            <w:r w:rsidRPr="00122247">
              <w:rPr>
                <w:rFonts w:asciiTheme="majorBidi" w:hAnsiTheme="majorBidi" w:cstheme="majorBidi"/>
                <w:color w:val="000000" w:themeColor="text1"/>
                <w:sz w:val="32"/>
                <w:szCs w:val="32"/>
              </w:rPr>
              <w:t>resentation</w:t>
            </w:r>
          </w:p>
        </w:tc>
        <w:tc>
          <w:tcPr>
            <w:tcW w:w="2045" w:type="dxa"/>
          </w:tcPr>
          <w:p w14:paraId="374D22B2" w14:textId="33F870C8"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13701CBC" w14:textId="77777777" w:rsidTr="00481790">
        <w:tc>
          <w:tcPr>
            <w:tcW w:w="810" w:type="dxa"/>
          </w:tcPr>
          <w:p w14:paraId="128AE0B8" w14:textId="77777777" w:rsidR="00703744" w:rsidRPr="00122247" w:rsidRDefault="00703744" w:rsidP="0046656B">
            <w:pPr>
              <w:jc w:val="center"/>
              <w:rPr>
                <w:rFonts w:asciiTheme="majorBidi" w:hAnsiTheme="majorBidi" w:cstheme="majorBidi"/>
                <w:color w:val="000000" w:themeColor="text1"/>
                <w:sz w:val="32"/>
                <w:szCs w:val="32"/>
                <w:cs/>
              </w:rPr>
            </w:pPr>
            <w:r w:rsidRPr="00122247">
              <w:rPr>
                <w:rFonts w:asciiTheme="majorBidi" w:hAnsiTheme="majorBidi" w:cstheme="majorBidi"/>
                <w:color w:val="000000" w:themeColor="text1"/>
                <w:sz w:val="32"/>
                <w:szCs w:val="32"/>
                <w:cs/>
              </w:rPr>
              <w:t>15</w:t>
            </w:r>
          </w:p>
        </w:tc>
        <w:tc>
          <w:tcPr>
            <w:tcW w:w="3510" w:type="dxa"/>
          </w:tcPr>
          <w:p w14:paraId="6931F4DA" w14:textId="77777777" w:rsidR="00703744" w:rsidRPr="00122247" w:rsidRDefault="00ED1AD2"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Project Submission</w:t>
            </w:r>
          </w:p>
          <w:p w14:paraId="74DBAC3C" w14:textId="497C5E51" w:rsidR="00AB0494" w:rsidRPr="00122247" w:rsidRDefault="00AB0494" w:rsidP="00AB0494">
            <w:pPr>
              <w:pStyle w:val="ListParagraph"/>
              <w:numPr>
                <w:ilvl w:val="0"/>
                <w:numId w:val="38"/>
              </w:num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Dance Show case</w:t>
            </w:r>
          </w:p>
        </w:tc>
        <w:tc>
          <w:tcPr>
            <w:tcW w:w="900" w:type="dxa"/>
          </w:tcPr>
          <w:p w14:paraId="2A6B7F3F" w14:textId="77777777" w:rsidR="00703744" w:rsidRPr="00122247" w:rsidRDefault="00EC356B"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3</w:t>
            </w:r>
          </w:p>
        </w:tc>
        <w:tc>
          <w:tcPr>
            <w:tcW w:w="3445" w:type="dxa"/>
          </w:tcPr>
          <w:p w14:paraId="78FD5AB1" w14:textId="77777777" w:rsidR="00703744" w:rsidRPr="00122247" w:rsidRDefault="00DC45F8"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w:t>
            </w:r>
            <w:r w:rsidRPr="00122247">
              <w:rPr>
                <w:rFonts w:asciiTheme="majorBidi" w:hAnsiTheme="majorBidi" w:cstheme="majorBidi"/>
                <w:color w:val="000000" w:themeColor="text1"/>
                <w:sz w:val="32"/>
              </w:rPr>
              <w:t>Online Meeting</w:t>
            </w:r>
          </w:p>
          <w:p w14:paraId="2A8D2B18" w14:textId="77777777" w:rsidR="00ED1AD2" w:rsidRPr="00122247" w:rsidRDefault="00ED1AD2" w:rsidP="00703744">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Discussion</w:t>
            </w:r>
          </w:p>
        </w:tc>
        <w:tc>
          <w:tcPr>
            <w:tcW w:w="2045" w:type="dxa"/>
          </w:tcPr>
          <w:p w14:paraId="04BAF5B0" w14:textId="77D1A1ED" w:rsidR="00703744" w:rsidRPr="00122247" w:rsidRDefault="008308FF"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Ms. Sutida Singharach</w:t>
            </w:r>
          </w:p>
        </w:tc>
      </w:tr>
      <w:tr w:rsidR="00122247" w:rsidRPr="00122247" w14:paraId="5982959F" w14:textId="77777777" w:rsidTr="00481790">
        <w:tc>
          <w:tcPr>
            <w:tcW w:w="4320" w:type="dxa"/>
            <w:gridSpan w:val="2"/>
          </w:tcPr>
          <w:p w14:paraId="4F0B09D3" w14:textId="77777777" w:rsidR="00703744" w:rsidRPr="00122247" w:rsidRDefault="00703744" w:rsidP="0046656B">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rPr>
              <w:t>Total of Hours</w:t>
            </w:r>
          </w:p>
        </w:tc>
        <w:tc>
          <w:tcPr>
            <w:tcW w:w="900" w:type="dxa"/>
          </w:tcPr>
          <w:p w14:paraId="7584BFF6" w14:textId="77777777" w:rsidR="00703744" w:rsidRPr="00122247" w:rsidRDefault="00ED1AD2" w:rsidP="00703744">
            <w:pPr>
              <w:jc w:val="cente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6"/>
                <w:szCs w:val="36"/>
              </w:rPr>
              <w:t>45</w:t>
            </w:r>
          </w:p>
        </w:tc>
        <w:tc>
          <w:tcPr>
            <w:tcW w:w="3445" w:type="dxa"/>
          </w:tcPr>
          <w:p w14:paraId="00C5382F" w14:textId="77777777" w:rsidR="00703744" w:rsidRPr="00122247" w:rsidRDefault="00703744" w:rsidP="00703744">
            <w:pPr>
              <w:rPr>
                <w:rFonts w:asciiTheme="majorBidi" w:hAnsiTheme="majorBidi" w:cstheme="majorBidi"/>
                <w:color w:val="000000" w:themeColor="text1"/>
                <w:sz w:val="32"/>
                <w:szCs w:val="32"/>
              </w:rPr>
            </w:pPr>
          </w:p>
        </w:tc>
        <w:tc>
          <w:tcPr>
            <w:tcW w:w="2045" w:type="dxa"/>
          </w:tcPr>
          <w:p w14:paraId="29090146" w14:textId="77777777" w:rsidR="00703744" w:rsidRPr="00122247" w:rsidRDefault="00703744" w:rsidP="00703744">
            <w:pPr>
              <w:jc w:val="center"/>
              <w:rPr>
                <w:rFonts w:asciiTheme="majorBidi" w:hAnsiTheme="majorBidi" w:cstheme="majorBidi"/>
                <w:color w:val="000000" w:themeColor="text1"/>
                <w:sz w:val="32"/>
                <w:szCs w:val="32"/>
              </w:rPr>
            </w:pPr>
          </w:p>
        </w:tc>
      </w:tr>
    </w:tbl>
    <w:p w14:paraId="01B2ED23" w14:textId="77777777" w:rsidR="00BC453D" w:rsidRPr="00122247" w:rsidRDefault="00BC453D" w:rsidP="00CC7BDE">
      <w:pPr>
        <w:rPr>
          <w:rFonts w:asciiTheme="majorBidi" w:hAnsiTheme="majorBidi" w:cstheme="majorBidi"/>
          <w:b/>
          <w:bCs/>
          <w:color w:val="000000" w:themeColor="text1"/>
          <w:sz w:val="36"/>
          <w:szCs w:val="36"/>
        </w:rPr>
      </w:pPr>
    </w:p>
    <w:p w14:paraId="484016F4" w14:textId="77777777" w:rsidR="00AD76AA" w:rsidRPr="00122247" w:rsidRDefault="00AD76AA" w:rsidP="00CC7BDE">
      <w:pPr>
        <w:rPr>
          <w:rFonts w:asciiTheme="majorBidi" w:hAnsiTheme="majorBidi" w:cstheme="majorBidi"/>
          <w:b/>
          <w:bCs/>
          <w:color w:val="000000" w:themeColor="text1"/>
          <w:sz w:val="36"/>
          <w:szCs w:val="36"/>
        </w:rPr>
      </w:pPr>
    </w:p>
    <w:p w14:paraId="1E5FA816" w14:textId="77777777" w:rsidR="00AB0494" w:rsidRPr="00122247" w:rsidRDefault="00AB0494">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rPr>
        <w:br w:type="page"/>
      </w:r>
    </w:p>
    <w:p w14:paraId="5DBD742B" w14:textId="53166CFB" w:rsidR="00CC7BDE" w:rsidRPr="00122247" w:rsidRDefault="00CC7BDE" w:rsidP="00CC7BDE">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rPr>
        <w:lastRenderedPageBreak/>
        <w:t xml:space="preserve">2. </w:t>
      </w:r>
      <w:r w:rsidR="00247187" w:rsidRPr="00122247">
        <w:rPr>
          <w:rFonts w:asciiTheme="majorBidi" w:hAnsiTheme="majorBidi" w:cstheme="majorBidi"/>
          <w:b/>
          <w:bCs/>
          <w:color w:val="000000" w:themeColor="text1"/>
          <w:sz w:val="32"/>
          <w:szCs w:val="32"/>
        </w:rPr>
        <w:t>Learning Assessment Plan</w:t>
      </w:r>
    </w:p>
    <w:tbl>
      <w:tblPr>
        <w:tblW w:w="6493" w:type="pct"/>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8"/>
        <w:gridCol w:w="4047"/>
        <w:gridCol w:w="1440"/>
        <w:gridCol w:w="2428"/>
      </w:tblGrid>
      <w:tr w:rsidR="00122247" w:rsidRPr="00122247" w14:paraId="0E3D0E91" w14:textId="77777777" w:rsidTr="002606D7">
        <w:tc>
          <w:tcPr>
            <w:tcW w:w="1326" w:type="pct"/>
            <w:vAlign w:val="center"/>
          </w:tcPr>
          <w:p w14:paraId="481E8B2F" w14:textId="77777777" w:rsidR="002606D7" w:rsidRPr="00122247" w:rsidRDefault="002606D7" w:rsidP="003639FF">
            <w:pPr>
              <w:jc w:val="center"/>
              <w:rPr>
                <w:rFonts w:asciiTheme="majorBidi" w:hAnsiTheme="majorBidi" w:cstheme="majorBidi"/>
                <w:b/>
                <w:bCs/>
                <w:color w:val="000000" w:themeColor="text1"/>
                <w:sz w:val="32"/>
                <w:cs/>
              </w:rPr>
            </w:pPr>
            <w:r w:rsidRPr="00122247">
              <w:rPr>
                <w:rFonts w:asciiTheme="majorBidi" w:hAnsiTheme="majorBidi" w:cstheme="majorBidi"/>
                <w:b/>
                <w:bCs/>
                <w:color w:val="000000" w:themeColor="text1"/>
                <w:sz w:val="32"/>
              </w:rPr>
              <w:t>Learning Outcomes</w:t>
            </w:r>
          </w:p>
        </w:tc>
        <w:tc>
          <w:tcPr>
            <w:tcW w:w="1878" w:type="pct"/>
            <w:vAlign w:val="center"/>
          </w:tcPr>
          <w:p w14:paraId="56CE63B0" w14:textId="77777777" w:rsidR="002606D7" w:rsidRPr="00122247" w:rsidRDefault="002606D7" w:rsidP="003639FF">
            <w:pPr>
              <w:jc w:val="center"/>
              <w:rPr>
                <w:rFonts w:asciiTheme="majorBidi" w:hAnsiTheme="majorBidi" w:cstheme="majorBidi"/>
                <w:b/>
                <w:bCs/>
                <w:color w:val="000000" w:themeColor="text1"/>
                <w:sz w:val="32"/>
                <w:cs/>
              </w:rPr>
            </w:pPr>
            <w:r w:rsidRPr="00122247">
              <w:rPr>
                <w:rFonts w:asciiTheme="majorBidi" w:hAnsiTheme="majorBidi" w:cstheme="majorBidi"/>
                <w:b/>
                <w:bCs/>
                <w:color w:val="000000" w:themeColor="text1"/>
                <w:sz w:val="32"/>
              </w:rPr>
              <w:t>Assessment Activities</w:t>
            </w:r>
          </w:p>
        </w:tc>
        <w:tc>
          <w:tcPr>
            <w:tcW w:w="668" w:type="pct"/>
            <w:vAlign w:val="center"/>
          </w:tcPr>
          <w:p w14:paraId="46D33A11" w14:textId="77777777" w:rsidR="002606D7" w:rsidRPr="00122247" w:rsidRDefault="002606D7" w:rsidP="003639FF">
            <w:pPr>
              <w:jc w:val="center"/>
              <w:rPr>
                <w:rFonts w:asciiTheme="majorBidi" w:hAnsiTheme="majorBidi" w:cstheme="majorBidi"/>
                <w:b/>
                <w:bCs/>
                <w:color w:val="000000" w:themeColor="text1"/>
                <w:sz w:val="32"/>
                <w:cs/>
              </w:rPr>
            </w:pPr>
            <w:r w:rsidRPr="00122247">
              <w:rPr>
                <w:rFonts w:asciiTheme="majorBidi" w:hAnsiTheme="majorBidi" w:cstheme="majorBidi"/>
                <w:b/>
                <w:bCs/>
                <w:color w:val="000000" w:themeColor="text1"/>
                <w:sz w:val="32"/>
              </w:rPr>
              <w:t>Time Schedule</w:t>
            </w:r>
          </w:p>
        </w:tc>
        <w:tc>
          <w:tcPr>
            <w:tcW w:w="1127" w:type="pct"/>
            <w:vAlign w:val="center"/>
          </w:tcPr>
          <w:p w14:paraId="306783EE" w14:textId="77777777" w:rsidR="002606D7" w:rsidRPr="00122247" w:rsidRDefault="002606D7" w:rsidP="003639FF">
            <w:pPr>
              <w:jc w:val="center"/>
              <w:rPr>
                <w:rFonts w:asciiTheme="majorBidi" w:hAnsiTheme="majorBidi" w:cstheme="majorBidi"/>
                <w:b/>
                <w:bCs/>
                <w:color w:val="000000" w:themeColor="text1"/>
                <w:sz w:val="32"/>
                <w:cs/>
              </w:rPr>
            </w:pPr>
            <w:r w:rsidRPr="00122247">
              <w:rPr>
                <w:rFonts w:asciiTheme="majorBidi" w:hAnsiTheme="majorBidi" w:cstheme="majorBidi"/>
                <w:b/>
                <w:bCs/>
                <w:color w:val="000000" w:themeColor="text1"/>
                <w:sz w:val="32"/>
              </w:rPr>
              <w:t>Proportion of Assessment (%)</w:t>
            </w:r>
          </w:p>
        </w:tc>
      </w:tr>
      <w:tr w:rsidR="00122247" w:rsidRPr="00122247" w14:paraId="73685931" w14:textId="77777777" w:rsidTr="002606D7">
        <w:tc>
          <w:tcPr>
            <w:tcW w:w="1326" w:type="pct"/>
            <w:vAlign w:val="center"/>
          </w:tcPr>
          <w:p w14:paraId="576480A1" w14:textId="77777777" w:rsidR="002606D7" w:rsidRPr="00122247" w:rsidRDefault="002606D7" w:rsidP="003639FF">
            <w:pPr>
              <w:jc w:val="center"/>
              <w:rPr>
                <w:rFonts w:asciiTheme="majorBidi" w:hAnsiTheme="majorBidi" w:cstheme="majorBidi"/>
                <w:color w:val="000000" w:themeColor="text1"/>
                <w:cs/>
              </w:rPr>
            </w:pPr>
          </w:p>
        </w:tc>
        <w:tc>
          <w:tcPr>
            <w:tcW w:w="1878" w:type="pct"/>
            <w:vAlign w:val="center"/>
          </w:tcPr>
          <w:p w14:paraId="45A783EB" w14:textId="77777777" w:rsidR="002606D7" w:rsidRPr="00122247" w:rsidRDefault="002606D7" w:rsidP="003639FF">
            <w:pPr>
              <w:rPr>
                <w:rFonts w:asciiTheme="majorBidi" w:hAnsiTheme="majorBidi" w:cstheme="majorBidi"/>
                <w:color w:val="000000" w:themeColor="text1"/>
                <w:cs/>
              </w:rPr>
            </w:pPr>
            <w:r w:rsidRPr="00122247">
              <w:rPr>
                <w:rFonts w:asciiTheme="majorBidi" w:hAnsiTheme="majorBidi" w:cstheme="majorBidi"/>
                <w:color w:val="000000" w:themeColor="text1"/>
                <w:sz w:val="32"/>
              </w:rPr>
              <w:t>Class Attendance</w:t>
            </w:r>
          </w:p>
        </w:tc>
        <w:tc>
          <w:tcPr>
            <w:tcW w:w="668" w:type="pct"/>
            <w:vAlign w:val="center"/>
          </w:tcPr>
          <w:p w14:paraId="467CA9A2" w14:textId="77777777" w:rsidR="002606D7" w:rsidRPr="00122247" w:rsidRDefault="002606D7" w:rsidP="003639FF">
            <w:pPr>
              <w:jc w:val="center"/>
              <w:rPr>
                <w:rFonts w:asciiTheme="majorBidi" w:hAnsiTheme="majorBidi" w:cstheme="majorBidi"/>
                <w:color w:val="000000" w:themeColor="text1"/>
                <w:cs/>
              </w:rPr>
            </w:pPr>
            <w:r w:rsidRPr="00122247">
              <w:rPr>
                <w:rFonts w:asciiTheme="majorBidi" w:hAnsiTheme="majorBidi" w:cstheme="majorBidi"/>
                <w:color w:val="000000" w:themeColor="text1"/>
                <w:sz w:val="32"/>
              </w:rPr>
              <w:t>Every Week</w:t>
            </w:r>
          </w:p>
        </w:tc>
        <w:tc>
          <w:tcPr>
            <w:tcW w:w="1127" w:type="pct"/>
            <w:vAlign w:val="center"/>
          </w:tcPr>
          <w:p w14:paraId="37848ED5" w14:textId="3FA67B2F" w:rsidR="002606D7" w:rsidRPr="00122247" w:rsidRDefault="002606D7" w:rsidP="003639FF">
            <w:pPr>
              <w:jc w:val="center"/>
              <w:rPr>
                <w:rFonts w:asciiTheme="majorBidi" w:hAnsiTheme="majorBidi" w:cstheme="majorBidi"/>
                <w:color w:val="000000" w:themeColor="text1"/>
                <w:cs/>
              </w:rPr>
            </w:pPr>
            <w:r w:rsidRPr="00122247">
              <w:rPr>
                <w:rFonts w:asciiTheme="majorBidi" w:hAnsiTheme="majorBidi" w:cstheme="majorBidi"/>
                <w:color w:val="000000" w:themeColor="text1"/>
                <w:sz w:val="32"/>
              </w:rPr>
              <w:t>1</w:t>
            </w:r>
            <w:r w:rsidR="00AB0494" w:rsidRPr="00122247">
              <w:rPr>
                <w:rFonts w:asciiTheme="majorBidi" w:hAnsiTheme="majorBidi" w:cstheme="majorBidi"/>
                <w:color w:val="000000" w:themeColor="text1"/>
                <w:sz w:val="32"/>
              </w:rPr>
              <w:t>5</w:t>
            </w:r>
            <w:r w:rsidRPr="00122247">
              <w:rPr>
                <w:rFonts w:asciiTheme="majorBidi" w:hAnsiTheme="majorBidi" w:cstheme="majorBidi"/>
                <w:color w:val="000000" w:themeColor="text1"/>
                <w:sz w:val="32"/>
              </w:rPr>
              <w:t>%</w:t>
            </w:r>
          </w:p>
        </w:tc>
      </w:tr>
      <w:tr w:rsidR="00122247" w:rsidRPr="00122247" w14:paraId="7AFA6A27" w14:textId="77777777" w:rsidTr="002606D7">
        <w:tc>
          <w:tcPr>
            <w:tcW w:w="1326" w:type="pct"/>
            <w:vAlign w:val="center"/>
          </w:tcPr>
          <w:p w14:paraId="4B881615" w14:textId="77777777" w:rsidR="00AB0494" w:rsidRPr="00122247" w:rsidRDefault="00AB0494" w:rsidP="003639FF">
            <w:pPr>
              <w:jc w:val="center"/>
              <w:rPr>
                <w:rFonts w:asciiTheme="majorBidi" w:hAnsiTheme="majorBidi" w:cstheme="majorBidi"/>
                <w:color w:val="000000" w:themeColor="text1"/>
                <w:cs/>
              </w:rPr>
            </w:pPr>
          </w:p>
        </w:tc>
        <w:tc>
          <w:tcPr>
            <w:tcW w:w="1878" w:type="pct"/>
            <w:vAlign w:val="center"/>
          </w:tcPr>
          <w:p w14:paraId="3EC41359" w14:textId="7288F232" w:rsidR="00AB0494" w:rsidRPr="00122247" w:rsidRDefault="00B775E2" w:rsidP="003639FF">
            <w:pPr>
              <w:rPr>
                <w:rFonts w:asciiTheme="majorBidi" w:hAnsiTheme="majorBidi" w:cstheme="majorBidi"/>
                <w:color w:val="000000" w:themeColor="text1"/>
                <w:sz w:val="32"/>
                <w:cs/>
              </w:rPr>
            </w:pPr>
            <w:r w:rsidRPr="00122247">
              <w:rPr>
                <w:rFonts w:asciiTheme="majorBidi" w:hAnsiTheme="majorBidi" w:cstheme="majorBidi"/>
                <w:color w:val="000000" w:themeColor="text1"/>
                <w:sz w:val="32"/>
              </w:rPr>
              <w:t>Physical development</w:t>
            </w:r>
          </w:p>
        </w:tc>
        <w:tc>
          <w:tcPr>
            <w:tcW w:w="668" w:type="pct"/>
            <w:vAlign w:val="center"/>
          </w:tcPr>
          <w:p w14:paraId="03271082" w14:textId="5E4A1D58" w:rsidR="00AB0494" w:rsidRPr="00122247" w:rsidRDefault="00B775E2" w:rsidP="003639FF">
            <w:pPr>
              <w:jc w:val="center"/>
              <w:rPr>
                <w:rFonts w:asciiTheme="majorBidi" w:hAnsiTheme="majorBidi" w:cstheme="majorBidi"/>
                <w:color w:val="000000" w:themeColor="text1"/>
                <w:sz w:val="32"/>
              </w:rPr>
            </w:pPr>
            <w:r w:rsidRPr="00122247">
              <w:rPr>
                <w:rFonts w:asciiTheme="majorBidi" w:hAnsiTheme="majorBidi" w:cstheme="majorBidi"/>
                <w:color w:val="000000" w:themeColor="text1"/>
                <w:sz w:val="32"/>
              </w:rPr>
              <w:t>Every Week</w:t>
            </w:r>
          </w:p>
        </w:tc>
        <w:tc>
          <w:tcPr>
            <w:tcW w:w="1127" w:type="pct"/>
            <w:vAlign w:val="center"/>
          </w:tcPr>
          <w:p w14:paraId="0CB0F02B" w14:textId="6FA32B5D" w:rsidR="00AB0494" w:rsidRPr="00122247" w:rsidRDefault="00B775E2" w:rsidP="003639FF">
            <w:pPr>
              <w:jc w:val="center"/>
              <w:rPr>
                <w:rFonts w:asciiTheme="majorBidi" w:hAnsiTheme="majorBidi" w:cstheme="majorBidi"/>
                <w:color w:val="000000" w:themeColor="text1"/>
                <w:sz w:val="32"/>
              </w:rPr>
            </w:pPr>
            <w:r w:rsidRPr="00122247">
              <w:rPr>
                <w:rFonts w:asciiTheme="majorBidi" w:hAnsiTheme="majorBidi" w:cstheme="majorBidi"/>
                <w:color w:val="000000" w:themeColor="text1"/>
                <w:sz w:val="32"/>
              </w:rPr>
              <w:t>15%</w:t>
            </w:r>
          </w:p>
        </w:tc>
      </w:tr>
      <w:tr w:rsidR="00122247" w:rsidRPr="00122247" w14:paraId="7088C993" w14:textId="77777777" w:rsidTr="002606D7">
        <w:tc>
          <w:tcPr>
            <w:tcW w:w="1326" w:type="pct"/>
            <w:vAlign w:val="center"/>
          </w:tcPr>
          <w:p w14:paraId="0532A883" w14:textId="77777777" w:rsidR="002606D7" w:rsidRPr="00122247" w:rsidRDefault="002606D7" w:rsidP="003639FF">
            <w:pPr>
              <w:jc w:val="center"/>
              <w:rPr>
                <w:rFonts w:asciiTheme="majorBidi" w:hAnsiTheme="majorBidi" w:cstheme="majorBidi"/>
                <w:color w:val="000000" w:themeColor="text1"/>
                <w:sz w:val="32"/>
              </w:rPr>
            </w:pPr>
          </w:p>
        </w:tc>
        <w:tc>
          <w:tcPr>
            <w:tcW w:w="1878" w:type="pct"/>
            <w:vAlign w:val="center"/>
          </w:tcPr>
          <w:p w14:paraId="037758E0" w14:textId="7964E697" w:rsidR="002606D7" w:rsidRPr="00122247" w:rsidRDefault="00A307A6" w:rsidP="003639FF">
            <w:pPr>
              <w:rPr>
                <w:rFonts w:asciiTheme="majorBidi" w:hAnsiTheme="majorBidi" w:cstheme="majorBidi"/>
                <w:color w:val="000000" w:themeColor="text1"/>
                <w:sz w:val="32"/>
              </w:rPr>
            </w:pPr>
            <w:r w:rsidRPr="00122247">
              <w:rPr>
                <w:rFonts w:asciiTheme="majorBidi" w:hAnsiTheme="majorBidi" w:cstheme="majorBidi"/>
                <w:color w:val="000000" w:themeColor="text1"/>
                <w:sz w:val="32"/>
              </w:rPr>
              <w:t>Assignment’s</w:t>
            </w:r>
            <w:r w:rsidR="002606D7" w:rsidRPr="00122247">
              <w:rPr>
                <w:rFonts w:asciiTheme="majorBidi" w:hAnsiTheme="majorBidi" w:cstheme="majorBidi"/>
                <w:color w:val="000000" w:themeColor="text1"/>
                <w:sz w:val="32"/>
              </w:rPr>
              <w:t xml:space="preserve"> </w:t>
            </w:r>
            <w:r w:rsidRPr="00122247">
              <w:rPr>
                <w:rFonts w:asciiTheme="majorBidi" w:hAnsiTheme="majorBidi" w:cstheme="majorBidi"/>
                <w:color w:val="000000" w:themeColor="text1"/>
                <w:sz w:val="32"/>
              </w:rPr>
              <w:t>presentation: Dance MV</w:t>
            </w:r>
          </w:p>
        </w:tc>
        <w:tc>
          <w:tcPr>
            <w:tcW w:w="668" w:type="pct"/>
            <w:vAlign w:val="center"/>
          </w:tcPr>
          <w:p w14:paraId="14992E18" w14:textId="1A92085A" w:rsidR="002606D7" w:rsidRPr="00122247" w:rsidRDefault="00A307A6" w:rsidP="003639FF">
            <w:pPr>
              <w:jc w:val="center"/>
              <w:rPr>
                <w:rFonts w:asciiTheme="majorBidi" w:hAnsiTheme="majorBidi" w:cstheme="majorBidi"/>
                <w:color w:val="000000" w:themeColor="text1"/>
                <w:sz w:val="32"/>
              </w:rPr>
            </w:pPr>
            <w:r w:rsidRPr="00122247">
              <w:rPr>
                <w:rFonts w:asciiTheme="majorBidi" w:hAnsiTheme="majorBidi" w:cstheme="majorBidi"/>
                <w:color w:val="000000" w:themeColor="text1"/>
                <w:sz w:val="32"/>
              </w:rPr>
              <w:t>Week 12</w:t>
            </w:r>
          </w:p>
        </w:tc>
        <w:tc>
          <w:tcPr>
            <w:tcW w:w="1127" w:type="pct"/>
            <w:vAlign w:val="center"/>
          </w:tcPr>
          <w:p w14:paraId="538A0258" w14:textId="4B60008D" w:rsidR="002606D7" w:rsidRPr="00122247" w:rsidRDefault="00A307A6" w:rsidP="003639FF">
            <w:pPr>
              <w:jc w:val="center"/>
              <w:rPr>
                <w:rFonts w:asciiTheme="majorBidi" w:hAnsiTheme="majorBidi" w:cstheme="majorBidi"/>
                <w:color w:val="000000" w:themeColor="text1"/>
                <w:sz w:val="32"/>
              </w:rPr>
            </w:pPr>
            <w:r w:rsidRPr="00122247">
              <w:rPr>
                <w:rFonts w:asciiTheme="majorBidi" w:hAnsiTheme="majorBidi" w:cstheme="majorBidi"/>
                <w:color w:val="000000" w:themeColor="text1"/>
                <w:sz w:val="32"/>
              </w:rPr>
              <w:t>15</w:t>
            </w:r>
            <w:r w:rsidR="002606D7" w:rsidRPr="00122247">
              <w:rPr>
                <w:rFonts w:asciiTheme="majorBidi" w:hAnsiTheme="majorBidi" w:cstheme="majorBidi"/>
                <w:color w:val="000000" w:themeColor="text1"/>
                <w:sz w:val="32"/>
              </w:rPr>
              <w:t>%</w:t>
            </w:r>
          </w:p>
        </w:tc>
      </w:tr>
      <w:tr w:rsidR="00122247" w:rsidRPr="00122247" w14:paraId="6B8B6F74" w14:textId="77777777" w:rsidTr="002606D7">
        <w:tc>
          <w:tcPr>
            <w:tcW w:w="1326" w:type="pct"/>
            <w:vAlign w:val="center"/>
          </w:tcPr>
          <w:p w14:paraId="4AAA03EA" w14:textId="77777777" w:rsidR="002606D7" w:rsidRPr="00122247" w:rsidRDefault="002606D7" w:rsidP="003639FF">
            <w:pPr>
              <w:jc w:val="center"/>
              <w:rPr>
                <w:rFonts w:asciiTheme="majorBidi" w:hAnsiTheme="majorBidi" w:cstheme="majorBidi"/>
                <w:color w:val="000000" w:themeColor="text1"/>
                <w:sz w:val="32"/>
              </w:rPr>
            </w:pPr>
          </w:p>
        </w:tc>
        <w:tc>
          <w:tcPr>
            <w:tcW w:w="1878" w:type="pct"/>
            <w:vAlign w:val="center"/>
          </w:tcPr>
          <w:p w14:paraId="7764F70E" w14:textId="77777777" w:rsidR="002606D7" w:rsidRPr="00122247" w:rsidRDefault="002606D7" w:rsidP="003639FF">
            <w:pPr>
              <w:rPr>
                <w:rFonts w:asciiTheme="majorBidi" w:hAnsiTheme="majorBidi" w:cstheme="majorBidi"/>
                <w:color w:val="000000" w:themeColor="text1"/>
                <w:sz w:val="32"/>
              </w:rPr>
            </w:pPr>
            <w:r w:rsidRPr="00122247">
              <w:rPr>
                <w:rFonts w:asciiTheme="majorBidi" w:hAnsiTheme="majorBidi" w:cstheme="majorBidi"/>
                <w:color w:val="000000" w:themeColor="text1"/>
                <w:sz w:val="32"/>
              </w:rPr>
              <w:t>Midterm Assignment</w:t>
            </w:r>
          </w:p>
        </w:tc>
        <w:tc>
          <w:tcPr>
            <w:tcW w:w="668" w:type="pct"/>
            <w:vAlign w:val="center"/>
          </w:tcPr>
          <w:p w14:paraId="7766C620" w14:textId="3B6801C1" w:rsidR="002606D7" w:rsidRPr="00122247" w:rsidRDefault="002606D7" w:rsidP="003639FF">
            <w:pPr>
              <w:jc w:val="center"/>
              <w:rPr>
                <w:rFonts w:asciiTheme="majorBidi" w:hAnsiTheme="majorBidi" w:cstheme="majorBidi"/>
                <w:color w:val="000000" w:themeColor="text1"/>
                <w:sz w:val="32"/>
              </w:rPr>
            </w:pPr>
            <w:r w:rsidRPr="00122247">
              <w:rPr>
                <w:rFonts w:asciiTheme="majorBidi" w:hAnsiTheme="majorBidi" w:cstheme="majorBidi"/>
                <w:color w:val="000000" w:themeColor="text1"/>
                <w:sz w:val="32"/>
              </w:rPr>
              <w:t xml:space="preserve">Week </w:t>
            </w:r>
            <w:r w:rsidR="00A307A6" w:rsidRPr="00122247">
              <w:rPr>
                <w:rFonts w:asciiTheme="majorBidi" w:hAnsiTheme="majorBidi" w:cstheme="majorBidi"/>
                <w:color w:val="000000" w:themeColor="text1"/>
                <w:sz w:val="32"/>
              </w:rPr>
              <w:t>9</w:t>
            </w:r>
          </w:p>
        </w:tc>
        <w:tc>
          <w:tcPr>
            <w:tcW w:w="1127" w:type="pct"/>
            <w:vAlign w:val="center"/>
          </w:tcPr>
          <w:p w14:paraId="3CCBA526" w14:textId="77777777" w:rsidR="002606D7" w:rsidRPr="00122247" w:rsidRDefault="002606D7" w:rsidP="003639FF">
            <w:pPr>
              <w:jc w:val="center"/>
              <w:rPr>
                <w:rFonts w:asciiTheme="majorBidi" w:hAnsiTheme="majorBidi" w:cstheme="majorBidi"/>
                <w:color w:val="000000" w:themeColor="text1"/>
                <w:sz w:val="32"/>
              </w:rPr>
            </w:pPr>
            <w:r w:rsidRPr="00122247">
              <w:rPr>
                <w:rFonts w:asciiTheme="majorBidi" w:hAnsiTheme="majorBidi" w:cstheme="majorBidi"/>
                <w:color w:val="000000" w:themeColor="text1"/>
                <w:sz w:val="32"/>
              </w:rPr>
              <w:t>20%</w:t>
            </w:r>
          </w:p>
        </w:tc>
      </w:tr>
      <w:tr w:rsidR="00122247" w:rsidRPr="00122247" w14:paraId="3A7826A2" w14:textId="77777777" w:rsidTr="002606D7">
        <w:tc>
          <w:tcPr>
            <w:tcW w:w="1326" w:type="pct"/>
            <w:vAlign w:val="center"/>
          </w:tcPr>
          <w:p w14:paraId="5F3FAE5F" w14:textId="77777777" w:rsidR="002606D7" w:rsidRPr="00122247" w:rsidRDefault="002606D7" w:rsidP="003639FF">
            <w:pPr>
              <w:jc w:val="center"/>
              <w:rPr>
                <w:rFonts w:asciiTheme="majorBidi" w:hAnsiTheme="majorBidi" w:cstheme="majorBidi"/>
                <w:color w:val="000000" w:themeColor="text1"/>
                <w:sz w:val="32"/>
              </w:rPr>
            </w:pPr>
          </w:p>
        </w:tc>
        <w:tc>
          <w:tcPr>
            <w:tcW w:w="1878" w:type="pct"/>
            <w:vAlign w:val="center"/>
          </w:tcPr>
          <w:p w14:paraId="29116ED2" w14:textId="77777777" w:rsidR="002606D7" w:rsidRPr="00122247" w:rsidRDefault="002606D7" w:rsidP="003639FF">
            <w:pPr>
              <w:rPr>
                <w:rFonts w:asciiTheme="majorBidi" w:hAnsiTheme="majorBidi" w:cstheme="majorBidi"/>
                <w:color w:val="000000" w:themeColor="text1"/>
                <w:sz w:val="32"/>
              </w:rPr>
            </w:pPr>
            <w:r w:rsidRPr="00122247">
              <w:rPr>
                <w:rFonts w:asciiTheme="majorBidi" w:hAnsiTheme="majorBidi" w:cstheme="majorBidi"/>
                <w:color w:val="000000" w:themeColor="text1"/>
                <w:sz w:val="32"/>
              </w:rPr>
              <w:t>Final Assignment</w:t>
            </w:r>
          </w:p>
        </w:tc>
        <w:tc>
          <w:tcPr>
            <w:tcW w:w="668" w:type="pct"/>
            <w:vAlign w:val="center"/>
          </w:tcPr>
          <w:p w14:paraId="1CD52EE1" w14:textId="728117A7" w:rsidR="002606D7" w:rsidRPr="00122247" w:rsidRDefault="002606D7" w:rsidP="003639FF">
            <w:pPr>
              <w:jc w:val="center"/>
              <w:rPr>
                <w:rFonts w:asciiTheme="majorBidi" w:hAnsiTheme="majorBidi" w:cstheme="majorBidi"/>
                <w:color w:val="000000" w:themeColor="text1"/>
                <w:sz w:val="32"/>
              </w:rPr>
            </w:pPr>
            <w:r w:rsidRPr="00122247">
              <w:rPr>
                <w:rFonts w:asciiTheme="majorBidi" w:hAnsiTheme="majorBidi" w:cstheme="majorBidi"/>
                <w:color w:val="000000" w:themeColor="text1"/>
                <w:sz w:val="32"/>
              </w:rPr>
              <w:t>Week 1</w:t>
            </w:r>
            <w:r w:rsidR="00A307A6" w:rsidRPr="00122247">
              <w:rPr>
                <w:rFonts w:asciiTheme="majorBidi" w:hAnsiTheme="majorBidi" w:cstheme="majorBidi"/>
                <w:color w:val="000000" w:themeColor="text1"/>
                <w:sz w:val="32"/>
              </w:rPr>
              <w:t>5</w:t>
            </w:r>
          </w:p>
        </w:tc>
        <w:tc>
          <w:tcPr>
            <w:tcW w:w="1127" w:type="pct"/>
            <w:vAlign w:val="center"/>
          </w:tcPr>
          <w:p w14:paraId="3974373E" w14:textId="78F0F3EF" w:rsidR="002606D7" w:rsidRPr="00122247" w:rsidRDefault="002606D7" w:rsidP="003639FF">
            <w:pPr>
              <w:jc w:val="center"/>
              <w:rPr>
                <w:rFonts w:asciiTheme="majorBidi" w:hAnsiTheme="majorBidi" w:cstheme="majorBidi"/>
                <w:color w:val="000000" w:themeColor="text1"/>
                <w:sz w:val="32"/>
              </w:rPr>
            </w:pPr>
            <w:r w:rsidRPr="00122247">
              <w:rPr>
                <w:rFonts w:asciiTheme="majorBidi" w:hAnsiTheme="majorBidi" w:cstheme="majorBidi"/>
                <w:color w:val="000000" w:themeColor="text1"/>
                <w:sz w:val="32"/>
              </w:rPr>
              <w:t>3</w:t>
            </w:r>
            <w:r w:rsidR="00A307A6" w:rsidRPr="00122247">
              <w:rPr>
                <w:rFonts w:asciiTheme="majorBidi" w:hAnsiTheme="majorBidi" w:cstheme="majorBidi"/>
                <w:color w:val="000000" w:themeColor="text1"/>
                <w:sz w:val="32"/>
              </w:rPr>
              <w:t>5</w:t>
            </w:r>
            <w:r w:rsidRPr="00122247">
              <w:rPr>
                <w:rFonts w:asciiTheme="majorBidi" w:hAnsiTheme="majorBidi" w:cstheme="majorBidi"/>
                <w:color w:val="000000" w:themeColor="text1"/>
                <w:sz w:val="32"/>
              </w:rPr>
              <w:t>%</w:t>
            </w:r>
          </w:p>
        </w:tc>
      </w:tr>
    </w:tbl>
    <w:p w14:paraId="2E6ED7EA" w14:textId="77777777" w:rsidR="00162671" w:rsidRPr="00122247" w:rsidRDefault="00162671" w:rsidP="00FC6108">
      <w:pPr>
        <w:rPr>
          <w:rFonts w:asciiTheme="majorBidi" w:hAnsiTheme="majorBidi" w:cstheme="majorBidi"/>
          <w:b/>
          <w:bCs/>
          <w:color w:val="000000" w:themeColor="text1"/>
          <w:sz w:val="36"/>
          <w:szCs w:val="36"/>
        </w:rPr>
      </w:pPr>
    </w:p>
    <w:p w14:paraId="6D5DF549" w14:textId="77777777" w:rsidR="007850EC" w:rsidRPr="00122247" w:rsidRDefault="00FC6108" w:rsidP="00A12B3F">
      <w:pPr>
        <w:jc w:val="center"/>
        <w:rPr>
          <w:rFonts w:asciiTheme="majorBidi" w:hAnsiTheme="majorBidi" w:cstheme="majorBidi"/>
          <w:b/>
          <w:bCs/>
          <w:color w:val="000000" w:themeColor="text1"/>
          <w:sz w:val="36"/>
          <w:szCs w:val="36"/>
        </w:rPr>
      </w:pPr>
      <w:r w:rsidRPr="00122247">
        <w:rPr>
          <w:rFonts w:asciiTheme="majorBidi" w:hAnsiTheme="majorBidi" w:cstheme="majorBidi"/>
          <w:b/>
          <w:bCs/>
          <w:color w:val="000000" w:themeColor="text1"/>
          <w:sz w:val="36"/>
          <w:szCs w:val="36"/>
        </w:rPr>
        <w:t xml:space="preserve">Section 6 </w:t>
      </w:r>
      <w:r w:rsidR="007850EC" w:rsidRPr="00122247">
        <w:rPr>
          <w:rFonts w:asciiTheme="majorBidi" w:hAnsiTheme="majorBidi" w:cstheme="majorBidi"/>
          <w:b/>
          <w:bCs/>
          <w:color w:val="000000" w:themeColor="text1"/>
          <w:sz w:val="36"/>
          <w:szCs w:val="36"/>
        </w:rPr>
        <w:t>Learning and Teaching Resourc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6"/>
      </w:tblGrid>
      <w:tr w:rsidR="00122247" w:rsidRPr="00122247" w14:paraId="129183E7" w14:textId="77777777" w:rsidTr="003639FF">
        <w:tc>
          <w:tcPr>
            <w:tcW w:w="5000" w:type="pct"/>
          </w:tcPr>
          <w:p w14:paraId="4897E416" w14:textId="77777777" w:rsidR="002606D7" w:rsidRPr="00122247" w:rsidRDefault="002606D7"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1.</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Major Textbook and documents</w:t>
            </w:r>
          </w:p>
          <w:p w14:paraId="607BC973" w14:textId="11954BE8" w:rsidR="00AC1814" w:rsidRPr="00122247" w:rsidRDefault="00C12EAF"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w:t>
            </w:r>
            <w:r w:rsidR="00AC1814" w:rsidRPr="00122247">
              <w:rPr>
                <w:rFonts w:asciiTheme="majorBidi" w:hAnsiTheme="majorBidi" w:cstheme="majorBidi"/>
                <w:color w:val="000000" w:themeColor="text1"/>
                <w:sz w:val="32"/>
                <w:szCs w:val="32"/>
              </w:rPr>
              <w:t xml:space="preserve">Jarunee Hongjaru. (2013). Movement in Drama. In Noppamas Waewhong (Ed.), Introduction to Dramatic Arts. Department of Dramatic </w:t>
            </w:r>
            <w:r w:rsidR="00EB5C13" w:rsidRPr="00122247">
              <w:rPr>
                <w:rFonts w:asciiTheme="majorBidi" w:hAnsiTheme="majorBidi" w:cstheme="majorBidi"/>
                <w:color w:val="000000" w:themeColor="text1"/>
                <w:sz w:val="32"/>
                <w:szCs w:val="32"/>
              </w:rPr>
              <w:t>Arts,</w:t>
            </w:r>
            <w:r w:rsidR="00AC1814" w:rsidRPr="00122247">
              <w:rPr>
                <w:rFonts w:asciiTheme="majorBidi" w:hAnsiTheme="majorBidi" w:cstheme="majorBidi"/>
                <w:color w:val="000000" w:themeColor="text1"/>
                <w:sz w:val="32"/>
                <w:szCs w:val="32"/>
              </w:rPr>
              <w:t xml:space="preserve"> Chulalongkorn University. </w:t>
            </w:r>
          </w:p>
          <w:p w14:paraId="08A26CAE" w14:textId="77777777" w:rsidR="00EB5C13" w:rsidRPr="00122247" w:rsidRDefault="00AC1814"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Smith-Autard, J. M. (2000). Dance composition. Psychology Press.</w:t>
            </w:r>
          </w:p>
          <w:p w14:paraId="4D2EBCE0" w14:textId="377510A9" w:rsidR="00E571B4" w:rsidRPr="00122247" w:rsidRDefault="00EB5C13"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w:t>
            </w:r>
            <w:r w:rsidRPr="00122247">
              <w:rPr>
                <w:rFonts w:asciiTheme="majorBidi" w:hAnsiTheme="majorBidi"/>
                <w:color w:val="000000" w:themeColor="text1"/>
                <w:sz w:val="32"/>
                <w:szCs w:val="32"/>
              </w:rPr>
              <w:t>Somporn Furage</w:t>
            </w:r>
            <w:r w:rsidRPr="00122247">
              <w:rPr>
                <w:rFonts w:asciiTheme="majorBidi" w:hAnsiTheme="majorBidi"/>
                <w:color w:val="000000" w:themeColor="text1"/>
                <w:sz w:val="32"/>
                <w:szCs w:val="32"/>
                <w:cs/>
              </w:rPr>
              <w:t>. (</w:t>
            </w:r>
            <w:r w:rsidRPr="00122247">
              <w:rPr>
                <w:rFonts w:asciiTheme="majorBidi" w:hAnsiTheme="majorBidi" w:cstheme="majorBidi" w:hint="cs"/>
                <w:color w:val="000000" w:themeColor="text1"/>
                <w:sz w:val="32"/>
                <w:szCs w:val="32"/>
                <w:cs/>
              </w:rPr>
              <w:t>2011</w:t>
            </w:r>
            <w:r w:rsidRPr="00122247">
              <w:rPr>
                <w:rFonts w:asciiTheme="majorBidi" w:hAnsiTheme="majorBidi" w:cstheme="majorBidi"/>
                <w:color w:val="000000" w:themeColor="text1"/>
                <w:sz w:val="32"/>
                <w:szCs w:val="32"/>
              </w:rPr>
              <w:t xml:space="preserve">). Mime </w:t>
            </w:r>
            <w:r w:rsidRPr="00122247">
              <w:rPr>
                <w:rFonts w:asciiTheme="majorBidi" w:hAnsiTheme="majorBidi"/>
                <w:color w:val="000000" w:themeColor="text1"/>
                <w:sz w:val="32"/>
                <w:szCs w:val="32"/>
              </w:rPr>
              <w:t>The art of posture and movement. Bangkok Thailand</w:t>
            </w:r>
            <w:r w:rsidRPr="00122247">
              <w:rPr>
                <w:rFonts w:asciiTheme="majorBidi" w:hAnsiTheme="majorBidi"/>
                <w:color w:val="000000" w:themeColor="text1"/>
                <w:sz w:val="32"/>
                <w:szCs w:val="32"/>
                <w:cs/>
              </w:rPr>
              <w:t xml:space="preserve">: </w:t>
            </w:r>
            <w:r w:rsidRPr="00122247">
              <w:rPr>
                <w:rFonts w:asciiTheme="majorBidi" w:hAnsiTheme="majorBidi"/>
                <w:color w:val="000000" w:themeColor="text1"/>
                <w:sz w:val="32"/>
                <w:szCs w:val="32"/>
              </w:rPr>
              <w:t>Thammasat press</w:t>
            </w:r>
            <w:r w:rsidR="00206A53" w:rsidRPr="00122247">
              <w:rPr>
                <w:rFonts w:asciiTheme="majorBidi" w:hAnsiTheme="majorBidi"/>
                <w:color w:val="000000" w:themeColor="text1"/>
                <w:sz w:val="32"/>
                <w:szCs w:val="32"/>
              </w:rPr>
              <w:t>.</w:t>
            </w:r>
            <w:r w:rsidR="00E571B4" w:rsidRPr="00122247">
              <w:rPr>
                <w:rFonts w:asciiTheme="majorBidi" w:hAnsiTheme="majorBidi" w:cstheme="majorBidi"/>
                <w:color w:val="000000" w:themeColor="text1"/>
                <w:sz w:val="32"/>
                <w:szCs w:val="32"/>
              </w:rPr>
              <w:fldChar w:fldCharType="begin"/>
            </w:r>
            <w:r w:rsidR="00AC1814" w:rsidRPr="00122247">
              <w:rPr>
                <w:rFonts w:asciiTheme="majorBidi" w:hAnsiTheme="majorBidi" w:cstheme="majorBidi"/>
                <w:color w:val="000000" w:themeColor="text1"/>
                <w:sz w:val="32"/>
                <w:szCs w:val="32"/>
              </w:rPr>
              <w:instrText xml:space="preserve"> ADDIN EN.CITE &lt;EndNote&gt;&lt;Cite Hidden="1"&gt;&lt;Author&gt;Jarunee Hongjaru&lt;/Author&gt;&lt;Year&gt;2013&lt;/Year&gt;&lt;RecNum&gt;2&lt;/RecNum&gt;&lt;record&gt;&lt;rec-number&gt;2&lt;/rec-number&gt;&lt;foreign-keys&gt;&lt;key app="EN" db-id="r05wwfwawpswxderftj5aaf0vff2e95zfztt" timestamp="1628669832"&gt;2&lt;/key&gt;&lt;/foreign-keys&gt;&lt;ref-type name="Book Section"&gt;5&lt;/ref-type&gt;&lt;contributors&gt;&lt;authors&gt;&lt;author&gt;Jarunee Hongjaru,&lt;/author&gt;&lt;/authors&gt;&lt;secondary-authors&gt;&lt;author&gt;Noppamas Waewhong,&lt;/author&gt;&lt;/secondary-authors&gt;&lt;/contributors&gt;&lt;titles&gt;&lt;title&gt;Movement in Drama&lt;/title&gt;&lt;secondary-title&gt;Introduction to Dramatic Arts.&lt;/secondary-title&gt;&lt;/titles&gt;&lt;dates&gt;&lt;year&gt;2013&lt;/year&gt;&lt;/dates&gt;&lt;pub-location&gt;Bangkok Thailand.&lt;/pub-location&gt;&lt;publisher&gt;Department of Dramatic Arts , Chulalongkorn University.&lt;/publisher&gt;&lt;isbn&gt;978-616-551-160-5&lt;/isbn&gt;&lt;urls&gt;&lt;/urls&gt;&lt;/record&gt;&lt;/Cite&gt;&lt;Cite&gt;&lt;Author&gt;Jarunee Hongjaru&lt;/Author&gt;&lt;Year&gt;2013&lt;/Year&gt;&lt;RecNum&gt;2&lt;/RecNum&gt;&lt;record&gt;&lt;rec-number&gt;2&lt;/rec-number&gt;&lt;foreign-keys&gt;&lt;key app="EN" db-id="r05wwfwawpswxderftj5aaf0vff2e95zfztt" timestamp="1628669832"&gt;2&lt;/key&gt;&lt;/foreign-keys&gt;&lt;ref-type name="Book Section"&gt;5&lt;/ref-type&gt;&lt;contributors&gt;&lt;authors&gt;&lt;author&gt;Jarunee Hongjaru,&lt;/author&gt;&lt;/authors&gt;&lt;secondary-authors&gt;&lt;author&gt;Noppamas Waewhong,&lt;/author&gt;&lt;/secondary-authors&gt;&lt;/contributors&gt;&lt;titles&gt;&lt;title&gt;Movement in Drama&lt;/title&gt;&lt;secondary-title&gt;Introduction to Dramatic Arts.&lt;/secondary-title&gt;&lt;/titles&gt;&lt;dates&gt;&lt;year&gt;2013&lt;/year&gt;&lt;/dates&gt;&lt;pub-location&gt;Bangkok Thailand.&lt;/pub-location&gt;&lt;publisher&gt;Department of Dramatic Arts , Chulalongkorn University.&lt;/publisher&gt;&lt;isbn&gt;978-616-551-160-5&lt;/isbn&gt;&lt;urls&gt;&lt;/urls&gt;&lt;/record&gt;&lt;/Cite&gt;&lt;/EndNote&gt;</w:instrText>
            </w:r>
            <w:r w:rsidR="00E571B4" w:rsidRPr="00122247">
              <w:rPr>
                <w:rFonts w:asciiTheme="majorBidi" w:hAnsiTheme="majorBidi" w:cstheme="majorBidi"/>
                <w:color w:val="000000" w:themeColor="text1"/>
                <w:sz w:val="32"/>
                <w:szCs w:val="32"/>
              </w:rPr>
              <w:fldChar w:fldCharType="end"/>
            </w:r>
          </w:p>
          <w:p w14:paraId="0615EF7F" w14:textId="4AA5C9CF" w:rsidR="00C12EAF" w:rsidRPr="00122247" w:rsidRDefault="00E571B4"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w:t>
            </w:r>
            <w:r w:rsidR="00C12EAF" w:rsidRPr="00122247">
              <w:rPr>
                <w:rFonts w:asciiTheme="majorBidi" w:hAnsiTheme="majorBidi" w:cstheme="majorBidi"/>
                <w:color w:val="000000" w:themeColor="text1"/>
                <w:sz w:val="32"/>
                <w:szCs w:val="32"/>
              </w:rPr>
              <w:t>Tanatchaporn Kittikong. (2020). Performance: Basic Understanding of Performance. KKU PRINTING Congratulations.</w:t>
            </w:r>
          </w:p>
        </w:tc>
      </w:tr>
      <w:tr w:rsidR="00122247" w:rsidRPr="00122247" w14:paraId="29FBBCAA" w14:textId="77777777" w:rsidTr="003639FF">
        <w:tc>
          <w:tcPr>
            <w:tcW w:w="5000" w:type="pct"/>
          </w:tcPr>
          <w:p w14:paraId="737DE133" w14:textId="77777777" w:rsidR="002606D7" w:rsidRPr="00122247" w:rsidRDefault="002606D7"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2.</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Text and documents</w:t>
            </w:r>
          </w:p>
          <w:p w14:paraId="3F3548C7" w14:textId="75FCA0F8"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w:t>
            </w:r>
            <w:r w:rsidR="00206A53" w:rsidRPr="00122247">
              <w:rPr>
                <w:rFonts w:asciiTheme="majorBidi" w:hAnsiTheme="majorBidi" w:cstheme="majorBidi"/>
                <w:color w:val="000000" w:themeColor="text1"/>
                <w:sz w:val="32"/>
                <w:szCs w:val="32"/>
              </w:rPr>
              <w:t>Movement Theatre</w:t>
            </w:r>
          </w:p>
          <w:p w14:paraId="77B84AD2" w14:textId="0CD8673B" w:rsidR="00206A53" w:rsidRPr="00122247" w:rsidRDefault="00206A53"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Every Day Movement</w:t>
            </w:r>
          </w:p>
          <w:p w14:paraId="237E9FC9" w14:textId="4BC49C50" w:rsidR="00206A53"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w:t>
            </w:r>
            <w:r w:rsidR="00206A53" w:rsidRPr="00122247">
              <w:rPr>
                <w:rFonts w:asciiTheme="majorBidi" w:hAnsiTheme="majorBidi" w:cstheme="majorBidi"/>
                <w:color w:val="000000" w:themeColor="text1"/>
                <w:sz w:val="32"/>
                <w:szCs w:val="32"/>
              </w:rPr>
              <w:t>Contemporary Dance</w:t>
            </w:r>
          </w:p>
          <w:p w14:paraId="7FD859D8"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Creative Thinking</w:t>
            </w:r>
          </w:p>
        </w:tc>
      </w:tr>
      <w:tr w:rsidR="00122247" w:rsidRPr="00122247" w14:paraId="1EA25BBA" w14:textId="77777777" w:rsidTr="003639FF">
        <w:tc>
          <w:tcPr>
            <w:tcW w:w="5000" w:type="pct"/>
          </w:tcPr>
          <w:p w14:paraId="39818FB6" w14:textId="77777777" w:rsidR="002606D7" w:rsidRPr="00122247" w:rsidRDefault="002606D7"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 xml:space="preserve">3. </w:t>
            </w:r>
            <w:r w:rsidRPr="00122247">
              <w:rPr>
                <w:rFonts w:asciiTheme="majorBidi" w:hAnsiTheme="majorBidi" w:cstheme="majorBidi"/>
                <w:b/>
                <w:bCs/>
                <w:color w:val="000000" w:themeColor="text1"/>
                <w:sz w:val="32"/>
                <w:szCs w:val="32"/>
              </w:rPr>
              <w:t xml:space="preserve">Recommended and Internet Resources </w:t>
            </w:r>
          </w:p>
          <w:p w14:paraId="10937BC5" w14:textId="6503DCD9" w:rsidR="002606D7" w:rsidRPr="00122247" w:rsidRDefault="002606D7" w:rsidP="00206A53">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w:t>
            </w:r>
            <w:r w:rsidR="00206A53" w:rsidRPr="00122247">
              <w:rPr>
                <w:rFonts w:asciiTheme="majorBidi" w:hAnsiTheme="majorBidi" w:cstheme="majorBidi"/>
                <w:color w:val="000000" w:themeColor="text1"/>
                <w:sz w:val="32"/>
                <w:szCs w:val="32"/>
              </w:rPr>
              <w:t xml:space="preserve">- Howcast, Youtube Dance Channel, </w:t>
            </w:r>
            <w:hyperlink r:id="rId29" w:history="1">
              <w:r w:rsidR="00206A53" w:rsidRPr="00122247">
                <w:rPr>
                  <w:rStyle w:val="Hyperlink"/>
                  <w:rFonts w:asciiTheme="majorBidi" w:hAnsiTheme="majorBidi" w:cstheme="majorBidi"/>
                  <w:color w:val="000000" w:themeColor="text1"/>
                  <w:sz w:val="32"/>
                  <w:szCs w:val="32"/>
                </w:rPr>
                <w:t>https://www.youtube.com/user/Howcast</w:t>
              </w:r>
            </w:hyperlink>
            <w:r w:rsidR="00206A53" w:rsidRPr="00122247">
              <w:rPr>
                <w:rFonts w:asciiTheme="majorBidi" w:hAnsiTheme="majorBidi" w:cstheme="majorBidi"/>
                <w:color w:val="000000" w:themeColor="text1"/>
                <w:sz w:val="32"/>
                <w:szCs w:val="32"/>
              </w:rPr>
              <w:t>.</w:t>
            </w:r>
          </w:p>
          <w:p w14:paraId="6E24B2BD" w14:textId="77777777" w:rsidR="00206A53" w:rsidRPr="00122247" w:rsidRDefault="00206A53" w:rsidP="00206A53">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Italia Conti Virtual, Youtube Dance Channel, https://www.youtube.com/channel/UCwjIRZ6-iOFy7cEr_ur4ryQ..  </w:t>
            </w:r>
          </w:p>
          <w:p w14:paraId="466F6B0D" w14:textId="77777777" w:rsidR="00206A53" w:rsidRPr="00122247" w:rsidRDefault="00206A53" w:rsidP="00206A53">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The Royal Ballet, Royal Opera House, Youtube Dance Channel, </w:t>
            </w:r>
          </w:p>
          <w:p w14:paraId="293984A4" w14:textId="3B6AAE42" w:rsidR="00206A53" w:rsidRPr="00122247" w:rsidRDefault="00206A53" w:rsidP="00206A53">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https://www.youtube.com/user/RoyalOperaHouse.</w:t>
            </w:r>
          </w:p>
        </w:tc>
      </w:tr>
    </w:tbl>
    <w:p w14:paraId="55A5A15F" w14:textId="77777777" w:rsidR="002606D7" w:rsidRPr="00122247" w:rsidRDefault="002606D7" w:rsidP="002606D7">
      <w:pPr>
        <w:jc w:val="center"/>
        <w:rPr>
          <w:rFonts w:asciiTheme="majorBidi" w:hAnsiTheme="majorBidi" w:cstheme="majorBidi"/>
          <w:b/>
          <w:bCs/>
          <w:color w:val="000000" w:themeColor="text1"/>
          <w:sz w:val="32"/>
          <w:szCs w:val="32"/>
        </w:rPr>
      </w:pPr>
    </w:p>
    <w:p w14:paraId="4E2C9932" w14:textId="77777777" w:rsidR="002606D7" w:rsidRPr="00122247" w:rsidRDefault="002606D7" w:rsidP="002606D7">
      <w:pPr>
        <w:jc w:val="cente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rPr>
        <w:t>Section 7. Course Evaluation and Improvement</w:t>
      </w:r>
    </w:p>
    <w:p w14:paraId="1FFDEB48" w14:textId="77777777" w:rsidR="002606D7" w:rsidRPr="00122247" w:rsidRDefault="002606D7" w:rsidP="002606D7">
      <w:pPr>
        <w:jc w:val="center"/>
        <w:rPr>
          <w:rFonts w:asciiTheme="majorBidi" w:hAnsiTheme="majorBidi" w:cstheme="majorBidi"/>
          <w:b/>
          <w:bCs/>
          <w:color w:val="000000" w:themeColor="text1"/>
          <w:sz w:val="32"/>
          <w:szCs w:val="3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6"/>
      </w:tblGrid>
      <w:tr w:rsidR="00122247" w:rsidRPr="00122247" w14:paraId="2887EC04" w14:textId="77777777" w:rsidTr="003639FF">
        <w:tc>
          <w:tcPr>
            <w:tcW w:w="5000" w:type="pct"/>
            <w:vAlign w:val="center"/>
          </w:tcPr>
          <w:p w14:paraId="6B37F402" w14:textId="77777777" w:rsidR="002606D7" w:rsidRPr="00122247" w:rsidRDefault="002606D7"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1.</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Strategies for Course Evaluation by Students</w:t>
            </w:r>
          </w:p>
          <w:p w14:paraId="5C98DC2C"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1.1 Explain to students to understand significance of subject development and students’ roles in subject effectiveness evaluation as gain and loss people of program management</w:t>
            </w:r>
          </w:p>
          <w:p w14:paraId="6F43701A"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1.2 Support subject effectiveness evaluation by students before and after studying</w:t>
            </w:r>
          </w:p>
          <w:p w14:paraId="093099C6"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1.3 Create opinion sharing atmosphere about subject effectiveness between lecturer and students while studying</w:t>
            </w:r>
          </w:p>
        </w:tc>
      </w:tr>
      <w:tr w:rsidR="00122247" w:rsidRPr="00122247" w14:paraId="37DC4341" w14:textId="77777777" w:rsidTr="003639FF">
        <w:tc>
          <w:tcPr>
            <w:tcW w:w="5000" w:type="pct"/>
            <w:vAlign w:val="center"/>
          </w:tcPr>
          <w:p w14:paraId="017619F1" w14:textId="77777777" w:rsidR="002606D7" w:rsidRPr="00122247" w:rsidRDefault="002606D7"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2.</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Strategies for Course Evaluation by Lecturer</w:t>
            </w:r>
          </w:p>
          <w:p w14:paraId="2ACDE6C7"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2.1 Evaluation majorly based on students’ participation such as students’ behaviors and participation consideration</w:t>
            </w:r>
          </w:p>
          <w:p w14:paraId="381B2AEC"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2.2 Evaluation by lecturer’s point of view such as teaching potential according to set teaching plan evaluation and teaching atmosphere consideration</w:t>
            </w:r>
          </w:p>
          <w:p w14:paraId="054A81C8"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2.3 Evaluation by students’ scores</w:t>
            </w:r>
          </w:p>
          <w:p w14:paraId="16618FF4"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2.4 Evaluation of teaching by faculty’s academic section</w:t>
            </w:r>
          </w:p>
        </w:tc>
      </w:tr>
      <w:tr w:rsidR="00122247" w:rsidRPr="00122247" w14:paraId="648E8008" w14:textId="77777777" w:rsidTr="003639FF">
        <w:tc>
          <w:tcPr>
            <w:tcW w:w="5000" w:type="pct"/>
            <w:vAlign w:val="center"/>
          </w:tcPr>
          <w:p w14:paraId="180CF69F" w14:textId="77777777" w:rsidR="002606D7" w:rsidRPr="00122247" w:rsidRDefault="002606D7"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3.</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Teaching Revision</w:t>
            </w:r>
          </w:p>
          <w:p w14:paraId="445DFBB7"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 xml:space="preserve">    3.1 </w:t>
            </w:r>
            <w:r w:rsidRPr="00122247">
              <w:rPr>
                <w:rFonts w:asciiTheme="majorBidi" w:hAnsiTheme="majorBidi" w:cstheme="majorBidi"/>
                <w:color w:val="000000" w:themeColor="text1"/>
                <w:sz w:val="32"/>
                <w:szCs w:val="32"/>
              </w:rPr>
              <w:t>Lecturer revises teaching/learning process based on the results from the students’ Opinion, the lecturer team’s observation, and classroom research.</w:t>
            </w:r>
          </w:p>
        </w:tc>
      </w:tr>
      <w:tr w:rsidR="00122247" w:rsidRPr="00122247" w14:paraId="144229B1" w14:textId="77777777" w:rsidTr="003639FF">
        <w:tc>
          <w:tcPr>
            <w:tcW w:w="5000" w:type="pct"/>
            <w:vAlign w:val="center"/>
          </w:tcPr>
          <w:p w14:paraId="49D2A9F8" w14:textId="77777777" w:rsidR="002606D7" w:rsidRPr="00122247" w:rsidRDefault="002606D7" w:rsidP="003639FF">
            <w:pPr>
              <w:rPr>
                <w:rFonts w:asciiTheme="majorBidi" w:hAnsiTheme="majorBidi" w:cstheme="majorBidi"/>
                <w:b/>
                <w:bCs/>
                <w:color w:val="000000" w:themeColor="text1"/>
                <w:sz w:val="32"/>
                <w:szCs w:val="32"/>
              </w:rPr>
            </w:pPr>
            <w:r w:rsidRPr="00122247">
              <w:rPr>
                <w:rFonts w:asciiTheme="majorBidi" w:hAnsiTheme="majorBidi" w:cstheme="majorBidi"/>
                <w:b/>
                <w:bCs/>
                <w:color w:val="000000" w:themeColor="text1"/>
                <w:sz w:val="32"/>
                <w:szCs w:val="32"/>
                <w:cs/>
              </w:rPr>
              <w:t>4.</w:t>
            </w:r>
            <w:r w:rsidRPr="00122247">
              <w:rPr>
                <w:rFonts w:asciiTheme="majorBidi" w:hAnsiTheme="majorBidi" w:cstheme="majorBidi"/>
                <w:color w:val="000000" w:themeColor="text1"/>
                <w:sz w:val="32"/>
                <w:szCs w:val="32"/>
              </w:rPr>
              <w:t xml:space="preserve"> </w:t>
            </w:r>
            <w:r w:rsidRPr="00122247">
              <w:rPr>
                <w:rFonts w:asciiTheme="majorBidi" w:hAnsiTheme="majorBidi" w:cstheme="majorBidi"/>
                <w:b/>
                <w:bCs/>
                <w:color w:val="000000" w:themeColor="text1"/>
                <w:sz w:val="32"/>
                <w:szCs w:val="32"/>
              </w:rPr>
              <w:t>Verification of student achievement standards</w:t>
            </w:r>
          </w:p>
          <w:p w14:paraId="31CF5A9F"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 xml:space="preserve">   </w:t>
            </w:r>
            <w:r w:rsidRPr="00122247">
              <w:rPr>
                <w:rFonts w:asciiTheme="majorBidi" w:hAnsiTheme="majorBidi" w:cstheme="majorBidi"/>
                <w:color w:val="000000" w:themeColor="text1"/>
                <w:sz w:val="32"/>
                <w:szCs w:val="32"/>
              </w:rPr>
              <w:t xml:space="preserve">4.1 Students’ outcomes, group works’ quality and single assignment the whole semester harmony consideration </w:t>
            </w:r>
          </w:p>
          <w:p w14:paraId="7AD46332"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4.2 Proper teaching management plan evaluation, teaching activities creation, giving assignments, evaluation and score assessment with subject description and program objectives</w:t>
            </w:r>
          </w:p>
          <w:p w14:paraId="40EE6269"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4.3 Cooperation with the next subject lecturer for previous subject evaluation</w:t>
            </w:r>
          </w:p>
        </w:tc>
      </w:tr>
      <w:tr w:rsidR="00122247" w:rsidRPr="00122247" w14:paraId="48636AE1" w14:textId="77777777" w:rsidTr="003639FF">
        <w:tc>
          <w:tcPr>
            <w:tcW w:w="5000" w:type="pct"/>
            <w:vAlign w:val="center"/>
          </w:tcPr>
          <w:p w14:paraId="49463315"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5. Course Review and Improvement Plan for Course Effectiveness</w:t>
            </w:r>
          </w:p>
          <w:p w14:paraId="252286EB"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cs/>
              </w:rPr>
              <w:t xml:space="preserve">   5.1 </w:t>
            </w:r>
            <w:r w:rsidRPr="00122247">
              <w:rPr>
                <w:rFonts w:asciiTheme="majorBidi" w:hAnsiTheme="majorBidi" w:cstheme="majorBidi"/>
                <w:color w:val="000000" w:themeColor="text1"/>
                <w:sz w:val="32"/>
                <w:szCs w:val="32"/>
              </w:rPr>
              <w:t>Revise and develop course structure and process every two</w:t>
            </w:r>
          </w:p>
          <w:p w14:paraId="389EBA7E"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years.</w:t>
            </w:r>
          </w:p>
          <w:p w14:paraId="3C653470" w14:textId="77777777" w:rsidR="002606D7" w:rsidRPr="00122247" w:rsidRDefault="002606D7" w:rsidP="003639FF">
            <w:pPr>
              <w:rPr>
                <w:rFonts w:asciiTheme="majorBidi" w:hAnsiTheme="majorBidi" w:cstheme="majorBidi"/>
                <w:color w:val="000000" w:themeColor="text1"/>
                <w:sz w:val="32"/>
                <w:szCs w:val="32"/>
              </w:rPr>
            </w:pPr>
            <w:r w:rsidRPr="00122247">
              <w:rPr>
                <w:rFonts w:asciiTheme="majorBidi" w:hAnsiTheme="majorBidi" w:cstheme="majorBidi"/>
                <w:color w:val="000000" w:themeColor="text1"/>
                <w:sz w:val="32"/>
                <w:szCs w:val="32"/>
              </w:rPr>
              <w:t xml:space="preserve">   5.2 Assign different lecturers to teach this course to enhance</w:t>
            </w:r>
          </w:p>
          <w:p w14:paraId="11997D2A" w14:textId="77777777" w:rsidR="002606D7" w:rsidRPr="00122247" w:rsidRDefault="002606D7" w:rsidP="003639FF">
            <w:pPr>
              <w:rPr>
                <w:rFonts w:asciiTheme="majorBidi" w:hAnsiTheme="majorBidi" w:cstheme="majorBidi"/>
                <w:b/>
                <w:bCs/>
                <w:color w:val="000000" w:themeColor="text1"/>
                <w:sz w:val="32"/>
                <w:szCs w:val="32"/>
              </w:rPr>
            </w:pPr>
            <w:r w:rsidRPr="00122247">
              <w:rPr>
                <w:rFonts w:asciiTheme="majorBidi" w:hAnsiTheme="majorBidi" w:cstheme="majorBidi"/>
                <w:color w:val="000000" w:themeColor="text1"/>
                <w:sz w:val="32"/>
                <w:szCs w:val="32"/>
              </w:rPr>
              <w:t>students’ performance.</w:t>
            </w:r>
          </w:p>
        </w:tc>
      </w:tr>
    </w:tbl>
    <w:p w14:paraId="2908238A" w14:textId="77777777" w:rsidR="002606D7" w:rsidRPr="00122247" w:rsidRDefault="002606D7" w:rsidP="002606D7">
      <w:pPr>
        <w:rPr>
          <w:rFonts w:asciiTheme="majorBidi" w:hAnsiTheme="majorBidi" w:cstheme="majorBidi"/>
          <w:b/>
          <w:bCs/>
          <w:color w:val="000000" w:themeColor="text1"/>
          <w:sz w:val="32"/>
          <w:szCs w:val="32"/>
        </w:rPr>
      </w:pPr>
    </w:p>
    <w:p w14:paraId="38482AE4" w14:textId="77777777" w:rsidR="002606D7" w:rsidRPr="00122247" w:rsidRDefault="002606D7" w:rsidP="002606D7">
      <w:pPr>
        <w:pStyle w:val="10"/>
        <w:jc w:val="center"/>
        <w:rPr>
          <w:rFonts w:asciiTheme="majorBidi" w:hAnsiTheme="majorBidi" w:cstheme="majorBidi"/>
          <w:color w:val="000000" w:themeColor="text1"/>
        </w:rPr>
      </w:pPr>
      <w:r w:rsidRPr="00122247">
        <w:rPr>
          <w:rFonts w:asciiTheme="majorBidi" w:hAnsiTheme="majorBidi" w:cstheme="majorBidi"/>
          <w:color w:val="000000" w:themeColor="text1"/>
        </w:rPr>
        <w:t>Section 8.</w:t>
      </w:r>
      <w:r w:rsidRPr="00122247">
        <w:rPr>
          <w:rFonts w:asciiTheme="majorBidi" w:hAnsiTheme="majorBidi" w:cstheme="majorBidi"/>
          <w:color w:val="000000" w:themeColor="text1"/>
          <w:cs/>
        </w:rPr>
        <w:t xml:space="preserve"> </w:t>
      </w:r>
      <w:r w:rsidRPr="00122247">
        <w:rPr>
          <w:rFonts w:asciiTheme="majorBidi" w:hAnsiTheme="majorBidi" w:cstheme="majorBidi"/>
          <w:color w:val="000000" w:themeColor="text1"/>
        </w:rPr>
        <w:t>Grading System</w:t>
      </w:r>
    </w:p>
    <w:p w14:paraId="43A24ACA" w14:textId="77777777" w:rsidR="002606D7" w:rsidRPr="00122247" w:rsidRDefault="002606D7" w:rsidP="002606D7">
      <w:pPr>
        <w:pStyle w:val="10"/>
        <w:rPr>
          <w:rFonts w:asciiTheme="majorBidi" w:hAnsiTheme="majorBidi" w:cstheme="majorBidi"/>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6"/>
        <w:gridCol w:w="2057"/>
        <w:gridCol w:w="2142"/>
        <w:gridCol w:w="2051"/>
      </w:tblGrid>
      <w:tr w:rsidR="00122247" w:rsidRPr="00122247" w14:paraId="27AF638E" w14:textId="77777777" w:rsidTr="003639FF">
        <w:tc>
          <w:tcPr>
            <w:tcW w:w="2310" w:type="dxa"/>
            <w:shd w:val="clear" w:color="auto" w:fill="F2F2F2"/>
          </w:tcPr>
          <w:p w14:paraId="441BF8AE"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lastRenderedPageBreak/>
              <w:t>Score (%)</w:t>
            </w:r>
          </w:p>
        </w:tc>
        <w:tc>
          <w:tcPr>
            <w:tcW w:w="2310" w:type="dxa"/>
            <w:shd w:val="clear" w:color="auto" w:fill="F2F2F2"/>
          </w:tcPr>
          <w:p w14:paraId="00200820"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Grade</w:t>
            </w:r>
          </w:p>
        </w:tc>
        <w:tc>
          <w:tcPr>
            <w:tcW w:w="2311" w:type="dxa"/>
            <w:shd w:val="clear" w:color="auto" w:fill="F2F2F2"/>
          </w:tcPr>
          <w:p w14:paraId="67E47017"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Meaning</w:t>
            </w:r>
          </w:p>
        </w:tc>
        <w:tc>
          <w:tcPr>
            <w:tcW w:w="2311" w:type="dxa"/>
            <w:shd w:val="clear" w:color="auto" w:fill="F2F2F2"/>
          </w:tcPr>
          <w:p w14:paraId="41AD129A"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Value</w:t>
            </w:r>
          </w:p>
        </w:tc>
      </w:tr>
      <w:tr w:rsidR="00122247" w:rsidRPr="00122247" w14:paraId="0E88E55A" w14:textId="77777777" w:rsidTr="003639FF">
        <w:tc>
          <w:tcPr>
            <w:tcW w:w="2310" w:type="dxa"/>
            <w:vAlign w:val="center"/>
          </w:tcPr>
          <w:p w14:paraId="0E8B0E9D"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86-100</w:t>
            </w:r>
          </w:p>
        </w:tc>
        <w:tc>
          <w:tcPr>
            <w:tcW w:w="2310" w:type="dxa"/>
            <w:vAlign w:val="center"/>
          </w:tcPr>
          <w:p w14:paraId="07BC5037"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A</w:t>
            </w:r>
          </w:p>
        </w:tc>
        <w:tc>
          <w:tcPr>
            <w:tcW w:w="2311" w:type="dxa"/>
            <w:vAlign w:val="center"/>
          </w:tcPr>
          <w:p w14:paraId="5E5E03C7"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Exceptional</w:t>
            </w:r>
          </w:p>
        </w:tc>
        <w:tc>
          <w:tcPr>
            <w:tcW w:w="2311" w:type="dxa"/>
            <w:vAlign w:val="center"/>
          </w:tcPr>
          <w:p w14:paraId="57C3D32A"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4.00</w:t>
            </w:r>
          </w:p>
        </w:tc>
      </w:tr>
      <w:tr w:rsidR="00122247" w:rsidRPr="00122247" w14:paraId="287F579F" w14:textId="77777777" w:rsidTr="003639FF">
        <w:tc>
          <w:tcPr>
            <w:tcW w:w="2310" w:type="dxa"/>
            <w:vAlign w:val="center"/>
          </w:tcPr>
          <w:p w14:paraId="34D3612C"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82-85</w:t>
            </w:r>
          </w:p>
        </w:tc>
        <w:tc>
          <w:tcPr>
            <w:tcW w:w="2310" w:type="dxa"/>
            <w:vAlign w:val="center"/>
          </w:tcPr>
          <w:p w14:paraId="2C43A6A8"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 xml:space="preserve"> A-</w:t>
            </w:r>
          </w:p>
        </w:tc>
        <w:tc>
          <w:tcPr>
            <w:tcW w:w="2311" w:type="dxa"/>
            <w:vAlign w:val="center"/>
          </w:tcPr>
          <w:p w14:paraId="3A5D546C"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Excellent</w:t>
            </w:r>
          </w:p>
        </w:tc>
        <w:tc>
          <w:tcPr>
            <w:tcW w:w="2311" w:type="dxa"/>
            <w:vAlign w:val="center"/>
          </w:tcPr>
          <w:p w14:paraId="297C8176"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3.75</w:t>
            </w:r>
          </w:p>
        </w:tc>
      </w:tr>
      <w:tr w:rsidR="00122247" w:rsidRPr="00122247" w14:paraId="54EAE729" w14:textId="77777777" w:rsidTr="003639FF">
        <w:tc>
          <w:tcPr>
            <w:tcW w:w="2310" w:type="dxa"/>
            <w:vAlign w:val="center"/>
          </w:tcPr>
          <w:p w14:paraId="38513ABD"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78-81</w:t>
            </w:r>
          </w:p>
        </w:tc>
        <w:tc>
          <w:tcPr>
            <w:tcW w:w="2310" w:type="dxa"/>
            <w:vAlign w:val="center"/>
          </w:tcPr>
          <w:p w14:paraId="1F47458B"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 xml:space="preserve">  B+</w:t>
            </w:r>
          </w:p>
        </w:tc>
        <w:tc>
          <w:tcPr>
            <w:tcW w:w="2311" w:type="dxa"/>
            <w:vAlign w:val="center"/>
          </w:tcPr>
          <w:p w14:paraId="0C43BA05"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Very Good</w:t>
            </w:r>
          </w:p>
        </w:tc>
        <w:tc>
          <w:tcPr>
            <w:tcW w:w="2311" w:type="dxa"/>
            <w:vAlign w:val="center"/>
          </w:tcPr>
          <w:p w14:paraId="1D440119"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3.50</w:t>
            </w:r>
          </w:p>
        </w:tc>
      </w:tr>
      <w:tr w:rsidR="00122247" w:rsidRPr="00122247" w14:paraId="633173EB" w14:textId="77777777" w:rsidTr="003639FF">
        <w:tc>
          <w:tcPr>
            <w:tcW w:w="2310" w:type="dxa"/>
            <w:vAlign w:val="center"/>
          </w:tcPr>
          <w:p w14:paraId="52B2E9E2"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74-77</w:t>
            </w:r>
          </w:p>
        </w:tc>
        <w:tc>
          <w:tcPr>
            <w:tcW w:w="2310" w:type="dxa"/>
            <w:vAlign w:val="center"/>
          </w:tcPr>
          <w:p w14:paraId="34C362B6"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B</w:t>
            </w:r>
          </w:p>
        </w:tc>
        <w:tc>
          <w:tcPr>
            <w:tcW w:w="2311" w:type="dxa"/>
            <w:vAlign w:val="center"/>
          </w:tcPr>
          <w:p w14:paraId="46AEB144"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Good</w:t>
            </w:r>
          </w:p>
        </w:tc>
        <w:tc>
          <w:tcPr>
            <w:tcW w:w="2311" w:type="dxa"/>
            <w:vAlign w:val="center"/>
          </w:tcPr>
          <w:p w14:paraId="36D34CAE"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3.00</w:t>
            </w:r>
          </w:p>
        </w:tc>
      </w:tr>
      <w:tr w:rsidR="00122247" w:rsidRPr="00122247" w14:paraId="34541851" w14:textId="77777777" w:rsidTr="003639FF">
        <w:tc>
          <w:tcPr>
            <w:tcW w:w="2310" w:type="dxa"/>
            <w:vAlign w:val="center"/>
          </w:tcPr>
          <w:p w14:paraId="7B38EDDC"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70-73</w:t>
            </w:r>
          </w:p>
        </w:tc>
        <w:tc>
          <w:tcPr>
            <w:tcW w:w="2310" w:type="dxa"/>
            <w:vAlign w:val="center"/>
          </w:tcPr>
          <w:p w14:paraId="520A1BEA"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 xml:space="preserve"> B-</w:t>
            </w:r>
          </w:p>
        </w:tc>
        <w:tc>
          <w:tcPr>
            <w:tcW w:w="2311" w:type="dxa"/>
            <w:vAlign w:val="center"/>
          </w:tcPr>
          <w:p w14:paraId="68DDB7BF"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Fairly Good</w:t>
            </w:r>
          </w:p>
        </w:tc>
        <w:tc>
          <w:tcPr>
            <w:tcW w:w="2311" w:type="dxa"/>
            <w:vAlign w:val="center"/>
          </w:tcPr>
          <w:p w14:paraId="1CDF0F21"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2.75</w:t>
            </w:r>
          </w:p>
        </w:tc>
      </w:tr>
      <w:tr w:rsidR="00122247" w:rsidRPr="00122247" w14:paraId="5843795C" w14:textId="77777777" w:rsidTr="003639FF">
        <w:tc>
          <w:tcPr>
            <w:tcW w:w="2310" w:type="dxa"/>
            <w:vAlign w:val="center"/>
          </w:tcPr>
          <w:p w14:paraId="19359F2A"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66-69</w:t>
            </w:r>
          </w:p>
        </w:tc>
        <w:tc>
          <w:tcPr>
            <w:tcW w:w="2310" w:type="dxa"/>
            <w:vAlign w:val="center"/>
          </w:tcPr>
          <w:p w14:paraId="3927C987"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 xml:space="preserve">  C+</w:t>
            </w:r>
          </w:p>
        </w:tc>
        <w:tc>
          <w:tcPr>
            <w:tcW w:w="2311" w:type="dxa"/>
            <w:vAlign w:val="center"/>
          </w:tcPr>
          <w:p w14:paraId="466B0D85"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Satisfactory</w:t>
            </w:r>
          </w:p>
        </w:tc>
        <w:tc>
          <w:tcPr>
            <w:tcW w:w="2311" w:type="dxa"/>
            <w:vAlign w:val="center"/>
          </w:tcPr>
          <w:p w14:paraId="13F27A1D"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2.50</w:t>
            </w:r>
          </w:p>
        </w:tc>
      </w:tr>
      <w:tr w:rsidR="00122247" w:rsidRPr="00122247" w14:paraId="6F9B96A1" w14:textId="77777777" w:rsidTr="003639FF">
        <w:tc>
          <w:tcPr>
            <w:tcW w:w="2310" w:type="dxa"/>
            <w:vAlign w:val="center"/>
          </w:tcPr>
          <w:p w14:paraId="2F939B8F"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62-65</w:t>
            </w:r>
          </w:p>
        </w:tc>
        <w:tc>
          <w:tcPr>
            <w:tcW w:w="2310" w:type="dxa"/>
            <w:vAlign w:val="center"/>
          </w:tcPr>
          <w:p w14:paraId="4CC38E52"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C</w:t>
            </w:r>
          </w:p>
        </w:tc>
        <w:tc>
          <w:tcPr>
            <w:tcW w:w="2311" w:type="dxa"/>
            <w:vAlign w:val="center"/>
          </w:tcPr>
          <w:p w14:paraId="0537C3AC"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Quite Satisfactory</w:t>
            </w:r>
          </w:p>
        </w:tc>
        <w:tc>
          <w:tcPr>
            <w:tcW w:w="2311" w:type="dxa"/>
            <w:vAlign w:val="center"/>
          </w:tcPr>
          <w:p w14:paraId="475A55D5"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2.00</w:t>
            </w:r>
          </w:p>
        </w:tc>
      </w:tr>
      <w:tr w:rsidR="00122247" w:rsidRPr="00122247" w14:paraId="64183AB6" w14:textId="77777777" w:rsidTr="003639FF">
        <w:tc>
          <w:tcPr>
            <w:tcW w:w="2310" w:type="dxa"/>
            <w:vAlign w:val="center"/>
          </w:tcPr>
          <w:p w14:paraId="3EEE9EEA"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58-61</w:t>
            </w:r>
          </w:p>
        </w:tc>
        <w:tc>
          <w:tcPr>
            <w:tcW w:w="2310" w:type="dxa"/>
            <w:vAlign w:val="center"/>
          </w:tcPr>
          <w:p w14:paraId="63535DBC"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 xml:space="preserve"> C-</w:t>
            </w:r>
          </w:p>
        </w:tc>
        <w:tc>
          <w:tcPr>
            <w:tcW w:w="2311" w:type="dxa"/>
            <w:vAlign w:val="center"/>
          </w:tcPr>
          <w:p w14:paraId="103FD043"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Low Satisfactory</w:t>
            </w:r>
          </w:p>
        </w:tc>
        <w:tc>
          <w:tcPr>
            <w:tcW w:w="2311" w:type="dxa"/>
            <w:vAlign w:val="center"/>
          </w:tcPr>
          <w:p w14:paraId="7B256172"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1.75</w:t>
            </w:r>
          </w:p>
        </w:tc>
      </w:tr>
      <w:tr w:rsidR="00122247" w:rsidRPr="00122247" w14:paraId="72831A1F" w14:textId="77777777" w:rsidTr="003639FF">
        <w:tc>
          <w:tcPr>
            <w:tcW w:w="2310" w:type="dxa"/>
            <w:vAlign w:val="center"/>
          </w:tcPr>
          <w:p w14:paraId="10915254"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54-57</w:t>
            </w:r>
          </w:p>
        </w:tc>
        <w:tc>
          <w:tcPr>
            <w:tcW w:w="2310" w:type="dxa"/>
            <w:vAlign w:val="center"/>
          </w:tcPr>
          <w:p w14:paraId="32101DCF"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 xml:space="preserve">  D+</w:t>
            </w:r>
          </w:p>
        </w:tc>
        <w:tc>
          <w:tcPr>
            <w:tcW w:w="2311" w:type="dxa"/>
            <w:vAlign w:val="center"/>
          </w:tcPr>
          <w:p w14:paraId="2F545801"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Poor</w:t>
            </w:r>
          </w:p>
        </w:tc>
        <w:tc>
          <w:tcPr>
            <w:tcW w:w="2311" w:type="dxa"/>
            <w:vAlign w:val="center"/>
          </w:tcPr>
          <w:p w14:paraId="51C0F4FB"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1.50</w:t>
            </w:r>
          </w:p>
        </w:tc>
      </w:tr>
      <w:tr w:rsidR="00122247" w:rsidRPr="00122247" w14:paraId="2E75DF17" w14:textId="77777777" w:rsidTr="003639FF">
        <w:tc>
          <w:tcPr>
            <w:tcW w:w="2310" w:type="dxa"/>
            <w:vAlign w:val="center"/>
          </w:tcPr>
          <w:p w14:paraId="2A8E0868"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50-53</w:t>
            </w:r>
          </w:p>
        </w:tc>
        <w:tc>
          <w:tcPr>
            <w:tcW w:w="2310" w:type="dxa"/>
            <w:vAlign w:val="center"/>
          </w:tcPr>
          <w:p w14:paraId="25E53C0C"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D</w:t>
            </w:r>
          </w:p>
        </w:tc>
        <w:tc>
          <w:tcPr>
            <w:tcW w:w="2311" w:type="dxa"/>
            <w:vAlign w:val="center"/>
          </w:tcPr>
          <w:p w14:paraId="663D7006"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Very Poor</w:t>
            </w:r>
          </w:p>
        </w:tc>
        <w:tc>
          <w:tcPr>
            <w:tcW w:w="2311" w:type="dxa"/>
            <w:vAlign w:val="center"/>
          </w:tcPr>
          <w:p w14:paraId="5DFF83F3"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1.00</w:t>
            </w:r>
          </w:p>
        </w:tc>
      </w:tr>
      <w:tr w:rsidR="00122247" w:rsidRPr="00122247" w14:paraId="537E859A" w14:textId="77777777" w:rsidTr="003639FF">
        <w:tc>
          <w:tcPr>
            <w:tcW w:w="2310" w:type="dxa"/>
            <w:vAlign w:val="center"/>
          </w:tcPr>
          <w:p w14:paraId="7AFC38B6"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46-49</w:t>
            </w:r>
          </w:p>
        </w:tc>
        <w:tc>
          <w:tcPr>
            <w:tcW w:w="2310" w:type="dxa"/>
            <w:vAlign w:val="center"/>
          </w:tcPr>
          <w:p w14:paraId="3918A9A2"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 xml:space="preserve"> D-</w:t>
            </w:r>
          </w:p>
        </w:tc>
        <w:tc>
          <w:tcPr>
            <w:tcW w:w="2311" w:type="dxa"/>
            <w:vAlign w:val="center"/>
          </w:tcPr>
          <w:p w14:paraId="02308E16"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Extremely Poor</w:t>
            </w:r>
          </w:p>
        </w:tc>
        <w:tc>
          <w:tcPr>
            <w:tcW w:w="2311" w:type="dxa"/>
            <w:vAlign w:val="center"/>
          </w:tcPr>
          <w:p w14:paraId="1BC79A7E"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0.75</w:t>
            </w:r>
          </w:p>
        </w:tc>
      </w:tr>
      <w:tr w:rsidR="00122247" w:rsidRPr="00122247" w14:paraId="7C6ABFFA" w14:textId="77777777" w:rsidTr="003639FF">
        <w:tc>
          <w:tcPr>
            <w:tcW w:w="2310" w:type="dxa"/>
            <w:vAlign w:val="center"/>
          </w:tcPr>
          <w:p w14:paraId="37D84DC5"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0-45</w:t>
            </w:r>
          </w:p>
        </w:tc>
        <w:tc>
          <w:tcPr>
            <w:tcW w:w="2310" w:type="dxa"/>
            <w:vAlign w:val="center"/>
          </w:tcPr>
          <w:p w14:paraId="002C5CD5"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F</w:t>
            </w:r>
          </w:p>
        </w:tc>
        <w:tc>
          <w:tcPr>
            <w:tcW w:w="2311" w:type="dxa"/>
            <w:vAlign w:val="center"/>
          </w:tcPr>
          <w:p w14:paraId="40F1F7D3"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Fail</w:t>
            </w:r>
          </w:p>
        </w:tc>
        <w:tc>
          <w:tcPr>
            <w:tcW w:w="2311" w:type="dxa"/>
            <w:vAlign w:val="center"/>
          </w:tcPr>
          <w:p w14:paraId="1DBD2615"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0.00</w:t>
            </w:r>
          </w:p>
        </w:tc>
      </w:tr>
      <w:tr w:rsidR="00122247" w:rsidRPr="00122247" w14:paraId="3967A216" w14:textId="77777777" w:rsidTr="003639FF">
        <w:tc>
          <w:tcPr>
            <w:tcW w:w="2310" w:type="dxa"/>
            <w:vAlign w:val="center"/>
          </w:tcPr>
          <w:p w14:paraId="2653DD8C"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w:t>
            </w:r>
          </w:p>
        </w:tc>
        <w:tc>
          <w:tcPr>
            <w:tcW w:w="2310" w:type="dxa"/>
            <w:vAlign w:val="center"/>
          </w:tcPr>
          <w:p w14:paraId="7A6703EB"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W</w:t>
            </w:r>
          </w:p>
        </w:tc>
        <w:tc>
          <w:tcPr>
            <w:tcW w:w="2311" w:type="dxa"/>
            <w:vAlign w:val="center"/>
          </w:tcPr>
          <w:p w14:paraId="5D0E5A30"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Withdraw</w:t>
            </w:r>
          </w:p>
        </w:tc>
        <w:tc>
          <w:tcPr>
            <w:tcW w:w="2311" w:type="dxa"/>
            <w:vAlign w:val="center"/>
          </w:tcPr>
          <w:p w14:paraId="0AA6BB2F" w14:textId="77777777" w:rsidR="002606D7" w:rsidRPr="00122247" w:rsidRDefault="002606D7" w:rsidP="003639FF">
            <w:pPr>
              <w:pStyle w:val="10"/>
              <w:rPr>
                <w:rFonts w:asciiTheme="majorBidi" w:hAnsiTheme="majorBidi" w:cstheme="majorBidi"/>
                <w:color w:val="000000" w:themeColor="text1"/>
              </w:rPr>
            </w:pPr>
            <w:r w:rsidRPr="00122247">
              <w:rPr>
                <w:rFonts w:asciiTheme="majorBidi" w:hAnsiTheme="majorBidi" w:cstheme="majorBidi"/>
                <w:color w:val="000000" w:themeColor="text1"/>
              </w:rPr>
              <w:t>-</w:t>
            </w:r>
          </w:p>
        </w:tc>
      </w:tr>
    </w:tbl>
    <w:p w14:paraId="7F9AC633" w14:textId="77777777" w:rsidR="00C12EAF" w:rsidRPr="00122247" w:rsidRDefault="00C12EAF" w:rsidP="006F4692">
      <w:pPr>
        <w:rPr>
          <w:rFonts w:ascii="Angsana New" w:hAnsi="Angsana New"/>
          <w:b/>
          <w:bCs/>
          <w:color w:val="000000" w:themeColor="text1"/>
          <w:sz w:val="32"/>
          <w:szCs w:val="32"/>
        </w:rPr>
      </w:pPr>
    </w:p>
    <w:p w14:paraId="3069250B" w14:textId="77777777" w:rsidR="00C12EAF" w:rsidRPr="00122247" w:rsidRDefault="00C12EAF" w:rsidP="006F4692">
      <w:pPr>
        <w:rPr>
          <w:rFonts w:ascii="Angsana New" w:hAnsi="Angsana New"/>
          <w:b/>
          <w:bCs/>
          <w:color w:val="000000" w:themeColor="text1"/>
          <w:sz w:val="32"/>
          <w:szCs w:val="32"/>
        </w:rPr>
      </w:pPr>
    </w:p>
    <w:p w14:paraId="38252F35" w14:textId="57DAD3AD" w:rsidR="00AC1814" w:rsidRPr="00122247" w:rsidRDefault="00C12EAF" w:rsidP="00AC1814">
      <w:pPr>
        <w:pStyle w:val="EndNoteBibliography"/>
        <w:ind w:left="720" w:hanging="720"/>
        <w:rPr>
          <w:color w:val="000000" w:themeColor="text1"/>
        </w:rPr>
      </w:pPr>
      <w:r w:rsidRPr="00122247">
        <w:rPr>
          <w:rFonts w:ascii="Angsana New" w:hAnsi="Angsana New"/>
          <w:b/>
          <w:bCs/>
          <w:color w:val="000000" w:themeColor="text1"/>
          <w:sz w:val="32"/>
          <w:szCs w:val="32"/>
        </w:rPr>
        <w:fldChar w:fldCharType="begin"/>
      </w:r>
      <w:r w:rsidRPr="00122247">
        <w:rPr>
          <w:rFonts w:ascii="Angsana New" w:hAnsi="Angsana New"/>
          <w:b/>
          <w:bCs/>
          <w:color w:val="000000" w:themeColor="text1"/>
          <w:sz w:val="32"/>
          <w:szCs w:val="32"/>
        </w:rPr>
        <w:instrText xml:space="preserve"> ADDIN EN.REFLIST </w:instrText>
      </w:r>
      <w:r w:rsidRPr="00122247">
        <w:rPr>
          <w:rFonts w:ascii="Angsana New" w:hAnsi="Angsana New"/>
          <w:b/>
          <w:bCs/>
          <w:color w:val="000000" w:themeColor="text1"/>
          <w:sz w:val="32"/>
          <w:szCs w:val="32"/>
        </w:rPr>
        <w:fldChar w:fldCharType="separate"/>
      </w:r>
      <w:r w:rsidR="00AC1814" w:rsidRPr="00122247">
        <w:rPr>
          <w:color w:val="000000" w:themeColor="text1"/>
        </w:rPr>
        <w:t xml:space="preserve"> </w:t>
      </w:r>
    </w:p>
    <w:p w14:paraId="219F50A7" w14:textId="77777777" w:rsidR="00AC1814" w:rsidRPr="00122247" w:rsidRDefault="00AC1814" w:rsidP="00AC1814">
      <w:pPr>
        <w:pStyle w:val="EndNoteBibliography"/>
        <w:rPr>
          <w:color w:val="000000" w:themeColor="text1"/>
        </w:rPr>
      </w:pPr>
    </w:p>
    <w:p w14:paraId="57C1FFAE" w14:textId="0590DDF2" w:rsidR="007850EC" w:rsidRPr="00122247" w:rsidRDefault="00C12EAF" w:rsidP="006F4692">
      <w:pPr>
        <w:rPr>
          <w:rFonts w:ascii="Angsana New" w:hAnsi="Angsana New"/>
          <w:b/>
          <w:bCs/>
          <w:color w:val="000000" w:themeColor="text1"/>
          <w:sz w:val="32"/>
          <w:szCs w:val="32"/>
        </w:rPr>
      </w:pPr>
      <w:r w:rsidRPr="00122247">
        <w:rPr>
          <w:rFonts w:ascii="Angsana New" w:hAnsi="Angsana New"/>
          <w:b/>
          <w:bCs/>
          <w:color w:val="000000" w:themeColor="text1"/>
          <w:sz w:val="32"/>
          <w:szCs w:val="32"/>
        </w:rPr>
        <w:fldChar w:fldCharType="end"/>
      </w:r>
    </w:p>
    <w:sectPr w:rsidR="007850EC" w:rsidRPr="00122247" w:rsidSect="00EB22D6">
      <w:headerReference w:type="even" r:id="rId30"/>
      <w:headerReference w:type="default" r:id="rId31"/>
      <w:footerReference w:type="default" r:id="rId32"/>
      <w:pgSz w:w="11906" w:h="16838"/>
      <w:pgMar w:top="1440" w:right="1440" w:bottom="1440" w:left="2160"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AEE29" w14:textId="77777777" w:rsidR="00270DAD" w:rsidRDefault="00270DAD" w:rsidP="001D5AA2">
      <w:pPr>
        <w:pStyle w:val="Header"/>
      </w:pPr>
      <w:r>
        <w:separator/>
      </w:r>
    </w:p>
  </w:endnote>
  <w:endnote w:type="continuationSeparator" w:id="0">
    <w:p w14:paraId="5376E8D7" w14:textId="77777777" w:rsidR="00270DAD" w:rsidRDefault="00270DAD" w:rsidP="001D5AA2">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EucrosiaUPC">
    <w:charset w:val="00"/>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DilleniaUPC">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H Sarabun New">
    <w:charset w:val="00"/>
    <w:family w:val="swiss"/>
    <w:pitch w:val="variable"/>
    <w:sig w:usb0="A100006F" w:usb1="5000205A" w:usb2="00000000" w:usb3="00000000" w:csb0="00010183" w:csb1="00000000"/>
  </w:font>
  <w:font w:name="Thonburi Bold">
    <w:charset w:val="59"/>
    <w:family w:val="auto"/>
    <w:pitch w:val="variable"/>
    <w:sig w:usb0="01000201" w:usb1="00000000" w:usb2="00000000" w:usb3="00000000" w:csb0="00000197"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6D642D" w14:textId="77777777" w:rsidR="00A5229A" w:rsidRDefault="00A5229A" w:rsidP="00A5131B">
    <w:pPr>
      <w:pStyle w:val="Footer"/>
      <w:pBdr>
        <w:bottom w:val="single" w:sz="12" w:space="1" w:color="auto"/>
      </w:pBdr>
      <w:jc w:val="center"/>
      <w:rPr>
        <w:rFonts w:ascii="Angsana New" w:hAnsi="Angsana New"/>
        <w:sz w:val="28"/>
      </w:rPr>
    </w:pPr>
  </w:p>
  <w:p w14:paraId="59A8D841" w14:textId="77777777" w:rsidR="00A5229A" w:rsidRPr="00A5131B" w:rsidRDefault="00A5229A" w:rsidP="00A5131B">
    <w:pPr>
      <w:pStyle w:val="Footer"/>
      <w:jc w:val="center"/>
      <w:rPr>
        <w:rFonts w:ascii="Angsana New" w:hAnsi="Angsana New"/>
        <w:sz w:val="28"/>
      </w:rPr>
    </w:pPr>
    <w:r>
      <w:rPr>
        <w:rFonts w:ascii="Angsana New" w:hAnsi="Angsana New"/>
        <w:sz w:val="28"/>
      </w:rPr>
      <w:t>Page</w:t>
    </w:r>
    <w:r>
      <w:rPr>
        <w:rFonts w:ascii="Angsana New" w:hAnsi="Angsana New" w:hint="cs"/>
        <w:sz w:val="28"/>
        <w:cs/>
      </w:rPr>
      <w:t xml:space="preserve">  </w:t>
    </w:r>
    <w:r w:rsidRPr="00A5131B">
      <w:rPr>
        <w:rFonts w:ascii="Angsana New" w:hAnsi="Angsana New"/>
        <w:sz w:val="28"/>
      </w:rPr>
      <w:fldChar w:fldCharType="begin"/>
    </w:r>
    <w:r w:rsidRPr="00A5131B">
      <w:rPr>
        <w:rFonts w:ascii="Angsana New" w:hAnsi="Angsana New"/>
        <w:sz w:val="28"/>
      </w:rPr>
      <w:instrText xml:space="preserve"> PAGE   \* MERGEFORMAT </w:instrText>
    </w:r>
    <w:r w:rsidRPr="00A5131B">
      <w:rPr>
        <w:rFonts w:ascii="Angsana New" w:hAnsi="Angsana New"/>
        <w:sz w:val="28"/>
      </w:rPr>
      <w:fldChar w:fldCharType="separate"/>
    </w:r>
    <w:r w:rsidR="00122247" w:rsidRPr="00122247">
      <w:rPr>
        <w:rFonts w:ascii="Angsana New" w:hAnsi="Angsana New"/>
        <w:noProof/>
        <w:sz w:val="28"/>
        <w:lang w:val="th-TH"/>
      </w:rPr>
      <w:t>11</w:t>
    </w:r>
    <w:r w:rsidRPr="00A5131B">
      <w:rPr>
        <w:rFonts w:ascii="Angsana New" w:hAnsi="Angsana New"/>
        <w:sz w:val="2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DAE348" w14:textId="77777777" w:rsidR="00270DAD" w:rsidRDefault="00270DAD" w:rsidP="001D5AA2">
      <w:pPr>
        <w:pStyle w:val="Header"/>
      </w:pPr>
      <w:r>
        <w:separator/>
      </w:r>
    </w:p>
  </w:footnote>
  <w:footnote w:type="continuationSeparator" w:id="0">
    <w:p w14:paraId="09C20212" w14:textId="77777777" w:rsidR="00270DAD" w:rsidRDefault="00270DAD" w:rsidP="001D5AA2">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E8845" w14:textId="77777777" w:rsidR="00A5229A" w:rsidRDefault="00A5229A" w:rsidP="009C5215">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BEBCCB" w14:textId="77777777" w:rsidR="00A5229A" w:rsidRDefault="00A522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3604BB" w14:textId="77777777" w:rsidR="00A5229A" w:rsidRDefault="00A5229A" w:rsidP="00A5131B">
    <w:pPr>
      <w:pStyle w:val="Header"/>
      <w:pBdr>
        <w:bottom w:val="single" w:sz="12" w:space="1" w:color="auto"/>
      </w:pBdr>
      <w:rPr>
        <w:rFonts w:ascii="Angsana New" w:hAnsi="Angsana New"/>
      </w:rPr>
    </w:pPr>
    <w:r>
      <w:rPr>
        <w:rFonts w:ascii="Angsana New" w:hAnsi="Angsana New"/>
      </w:rPr>
      <w:t xml:space="preserve">Vision </w:t>
    </w:r>
    <w:r>
      <w:rPr>
        <w:rFonts w:ascii="Angsana New" w:hAnsi="Angsana New" w:hint="cs"/>
        <w:cs/>
      </w:rPr>
      <w:t xml:space="preserve"> </w:t>
    </w:r>
    <w:r>
      <w:rPr>
        <w:rFonts w:ascii="Angsana New" w:hAnsi="Angsana New"/>
      </w:rPr>
      <w:t xml:space="preserve">:  A quality study program in English with worldwide applicability      </w:t>
    </w:r>
  </w:p>
  <w:p w14:paraId="40606921" w14:textId="77777777" w:rsidR="00A5229A" w:rsidRPr="00423552" w:rsidRDefault="00A5229A" w:rsidP="00A5131B">
    <w:pPr>
      <w:pStyle w:val="Header"/>
      <w:rPr>
        <w:rFonts w:ascii="Angsana New" w:hAnsi="Angsana New"/>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5D017E"/>
    <w:multiLevelType w:val="hybridMultilevel"/>
    <w:tmpl w:val="5A46C35E"/>
    <w:lvl w:ilvl="0" w:tplc="0409000F">
      <w:start w:val="1"/>
      <w:numFmt w:val="decimal"/>
      <w:lvlText w:val="%1."/>
      <w:lvlJc w:val="left"/>
      <w:pPr>
        <w:tabs>
          <w:tab w:val="num" w:pos="720"/>
        </w:tabs>
        <w:ind w:left="720" w:hanging="360"/>
      </w:pPr>
      <w:rPr>
        <w:rFonts w:hint="default"/>
      </w:rPr>
    </w:lvl>
    <w:lvl w:ilvl="1" w:tplc="958C9414">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BF310B"/>
    <w:multiLevelType w:val="hybridMultilevel"/>
    <w:tmpl w:val="52C22F1E"/>
    <w:lvl w:ilvl="0" w:tplc="F1BA14D8">
      <w:start w:val="1"/>
      <w:numFmt w:val="decimal"/>
      <w:lvlText w:val="%1."/>
      <w:lvlJc w:val="left"/>
      <w:pPr>
        <w:tabs>
          <w:tab w:val="num" w:pos="1080"/>
        </w:tabs>
        <w:ind w:left="1080" w:hanging="360"/>
      </w:pPr>
      <w:rPr>
        <w:rFonts w:hint="default"/>
      </w:rPr>
    </w:lvl>
    <w:lvl w:ilvl="1" w:tplc="FF308AF8">
      <w:numFmt w:val="none"/>
      <w:lvlText w:val=""/>
      <w:lvlJc w:val="left"/>
      <w:pPr>
        <w:tabs>
          <w:tab w:val="num" w:pos="360"/>
        </w:tabs>
      </w:pPr>
    </w:lvl>
    <w:lvl w:ilvl="2" w:tplc="B270F6BC">
      <w:numFmt w:val="none"/>
      <w:lvlText w:val=""/>
      <w:lvlJc w:val="left"/>
      <w:pPr>
        <w:tabs>
          <w:tab w:val="num" w:pos="360"/>
        </w:tabs>
      </w:pPr>
    </w:lvl>
    <w:lvl w:ilvl="3" w:tplc="4D6C9C7C">
      <w:numFmt w:val="none"/>
      <w:lvlText w:val=""/>
      <w:lvlJc w:val="left"/>
      <w:pPr>
        <w:tabs>
          <w:tab w:val="num" w:pos="360"/>
        </w:tabs>
      </w:pPr>
    </w:lvl>
    <w:lvl w:ilvl="4" w:tplc="C5ACCB3C">
      <w:numFmt w:val="none"/>
      <w:lvlText w:val=""/>
      <w:lvlJc w:val="left"/>
      <w:pPr>
        <w:tabs>
          <w:tab w:val="num" w:pos="360"/>
        </w:tabs>
      </w:pPr>
    </w:lvl>
    <w:lvl w:ilvl="5" w:tplc="48FA15EE">
      <w:numFmt w:val="none"/>
      <w:lvlText w:val=""/>
      <w:lvlJc w:val="left"/>
      <w:pPr>
        <w:tabs>
          <w:tab w:val="num" w:pos="360"/>
        </w:tabs>
      </w:pPr>
    </w:lvl>
    <w:lvl w:ilvl="6" w:tplc="BBCABAB8">
      <w:numFmt w:val="none"/>
      <w:lvlText w:val=""/>
      <w:lvlJc w:val="left"/>
      <w:pPr>
        <w:tabs>
          <w:tab w:val="num" w:pos="360"/>
        </w:tabs>
      </w:pPr>
    </w:lvl>
    <w:lvl w:ilvl="7" w:tplc="C1BA7240">
      <w:numFmt w:val="none"/>
      <w:lvlText w:val=""/>
      <w:lvlJc w:val="left"/>
      <w:pPr>
        <w:tabs>
          <w:tab w:val="num" w:pos="360"/>
        </w:tabs>
      </w:pPr>
    </w:lvl>
    <w:lvl w:ilvl="8" w:tplc="8CC0149A">
      <w:numFmt w:val="none"/>
      <w:lvlText w:val=""/>
      <w:lvlJc w:val="left"/>
      <w:pPr>
        <w:tabs>
          <w:tab w:val="num" w:pos="360"/>
        </w:tabs>
      </w:pPr>
    </w:lvl>
  </w:abstractNum>
  <w:abstractNum w:abstractNumId="2" w15:restartNumberingAfterBreak="0">
    <w:nsid w:val="0D65198F"/>
    <w:multiLevelType w:val="hybridMultilevel"/>
    <w:tmpl w:val="2B0848FE"/>
    <w:lvl w:ilvl="0" w:tplc="C7DAB426">
      <w:start w:val="1"/>
      <w:numFmt w:val="decimal"/>
      <w:lvlText w:val="%1."/>
      <w:lvlJc w:val="left"/>
      <w:pPr>
        <w:ind w:left="720" w:hanging="360"/>
      </w:pPr>
      <w:rPr>
        <w:rFonts w:ascii="Angsana New" w:eastAsia="Times New Roman" w:hAnsi="Angsana New" w:cs="Angsana New"/>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4C121B"/>
    <w:multiLevelType w:val="hybridMultilevel"/>
    <w:tmpl w:val="AAB2FC2C"/>
    <w:lvl w:ilvl="0" w:tplc="E9DE84D8">
      <w:start w:val="1"/>
      <w:numFmt w:val="bullet"/>
      <w:lvlText w:val="-"/>
      <w:lvlJc w:val="left"/>
      <w:pPr>
        <w:tabs>
          <w:tab w:val="num" w:pos="720"/>
        </w:tabs>
        <w:ind w:left="720" w:hanging="360"/>
      </w:pPr>
      <w:rPr>
        <w:rFonts w:ascii="Tahoma" w:hAnsi="Tahoma" w:hint="default"/>
      </w:rPr>
    </w:lvl>
    <w:lvl w:ilvl="1" w:tplc="B838CB92" w:tentative="1">
      <w:start w:val="1"/>
      <w:numFmt w:val="bullet"/>
      <w:lvlText w:val="-"/>
      <w:lvlJc w:val="left"/>
      <w:pPr>
        <w:tabs>
          <w:tab w:val="num" w:pos="1440"/>
        </w:tabs>
        <w:ind w:left="1440" w:hanging="360"/>
      </w:pPr>
      <w:rPr>
        <w:rFonts w:ascii="Tahoma" w:hAnsi="Tahoma" w:hint="default"/>
      </w:rPr>
    </w:lvl>
    <w:lvl w:ilvl="2" w:tplc="36FE0368" w:tentative="1">
      <w:start w:val="1"/>
      <w:numFmt w:val="bullet"/>
      <w:lvlText w:val="-"/>
      <w:lvlJc w:val="left"/>
      <w:pPr>
        <w:tabs>
          <w:tab w:val="num" w:pos="2160"/>
        </w:tabs>
        <w:ind w:left="2160" w:hanging="360"/>
      </w:pPr>
      <w:rPr>
        <w:rFonts w:ascii="Tahoma" w:hAnsi="Tahoma" w:hint="default"/>
      </w:rPr>
    </w:lvl>
    <w:lvl w:ilvl="3" w:tplc="2FA8CB14" w:tentative="1">
      <w:start w:val="1"/>
      <w:numFmt w:val="bullet"/>
      <w:lvlText w:val="-"/>
      <w:lvlJc w:val="left"/>
      <w:pPr>
        <w:tabs>
          <w:tab w:val="num" w:pos="2880"/>
        </w:tabs>
        <w:ind w:left="2880" w:hanging="360"/>
      </w:pPr>
      <w:rPr>
        <w:rFonts w:ascii="Tahoma" w:hAnsi="Tahoma" w:hint="default"/>
      </w:rPr>
    </w:lvl>
    <w:lvl w:ilvl="4" w:tplc="5B9E5300" w:tentative="1">
      <w:start w:val="1"/>
      <w:numFmt w:val="bullet"/>
      <w:lvlText w:val="-"/>
      <w:lvlJc w:val="left"/>
      <w:pPr>
        <w:tabs>
          <w:tab w:val="num" w:pos="3600"/>
        </w:tabs>
        <w:ind w:left="3600" w:hanging="360"/>
      </w:pPr>
      <w:rPr>
        <w:rFonts w:ascii="Tahoma" w:hAnsi="Tahoma" w:hint="default"/>
      </w:rPr>
    </w:lvl>
    <w:lvl w:ilvl="5" w:tplc="AEA43BDA" w:tentative="1">
      <w:start w:val="1"/>
      <w:numFmt w:val="bullet"/>
      <w:lvlText w:val="-"/>
      <w:lvlJc w:val="left"/>
      <w:pPr>
        <w:tabs>
          <w:tab w:val="num" w:pos="4320"/>
        </w:tabs>
        <w:ind w:left="4320" w:hanging="360"/>
      </w:pPr>
      <w:rPr>
        <w:rFonts w:ascii="Tahoma" w:hAnsi="Tahoma" w:hint="default"/>
      </w:rPr>
    </w:lvl>
    <w:lvl w:ilvl="6" w:tplc="AA226E80" w:tentative="1">
      <w:start w:val="1"/>
      <w:numFmt w:val="bullet"/>
      <w:lvlText w:val="-"/>
      <w:lvlJc w:val="left"/>
      <w:pPr>
        <w:tabs>
          <w:tab w:val="num" w:pos="5040"/>
        </w:tabs>
        <w:ind w:left="5040" w:hanging="360"/>
      </w:pPr>
      <w:rPr>
        <w:rFonts w:ascii="Tahoma" w:hAnsi="Tahoma" w:hint="default"/>
      </w:rPr>
    </w:lvl>
    <w:lvl w:ilvl="7" w:tplc="B2FAAAC8" w:tentative="1">
      <w:start w:val="1"/>
      <w:numFmt w:val="bullet"/>
      <w:lvlText w:val="-"/>
      <w:lvlJc w:val="left"/>
      <w:pPr>
        <w:tabs>
          <w:tab w:val="num" w:pos="5760"/>
        </w:tabs>
        <w:ind w:left="5760" w:hanging="360"/>
      </w:pPr>
      <w:rPr>
        <w:rFonts w:ascii="Tahoma" w:hAnsi="Tahoma" w:hint="default"/>
      </w:rPr>
    </w:lvl>
    <w:lvl w:ilvl="8" w:tplc="3536DA9A" w:tentative="1">
      <w:start w:val="1"/>
      <w:numFmt w:val="bullet"/>
      <w:lvlText w:val="-"/>
      <w:lvlJc w:val="left"/>
      <w:pPr>
        <w:tabs>
          <w:tab w:val="num" w:pos="6480"/>
        </w:tabs>
        <w:ind w:left="6480" w:hanging="360"/>
      </w:pPr>
      <w:rPr>
        <w:rFonts w:ascii="Tahoma" w:hAnsi="Tahoma" w:hint="default"/>
      </w:rPr>
    </w:lvl>
  </w:abstractNum>
  <w:abstractNum w:abstractNumId="4" w15:restartNumberingAfterBreak="0">
    <w:nsid w:val="168E0AA4"/>
    <w:multiLevelType w:val="hybridMultilevel"/>
    <w:tmpl w:val="A99652CC"/>
    <w:lvl w:ilvl="0" w:tplc="DB1672FE">
      <w:start w:val="1"/>
      <w:numFmt w:val="bullet"/>
      <w:lvlText w:val="-"/>
      <w:lvlJc w:val="left"/>
      <w:pPr>
        <w:tabs>
          <w:tab w:val="num" w:pos="720"/>
        </w:tabs>
        <w:ind w:left="720" w:hanging="360"/>
      </w:pPr>
      <w:rPr>
        <w:rFonts w:ascii="Tahoma" w:hAnsi="Tahoma" w:hint="default"/>
      </w:rPr>
    </w:lvl>
    <w:lvl w:ilvl="1" w:tplc="E62A7F0A" w:tentative="1">
      <w:start w:val="1"/>
      <w:numFmt w:val="bullet"/>
      <w:lvlText w:val="-"/>
      <w:lvlJc w:val="left"/>
      <w:pPr>
        <w:tabs>
          <w:tab w:val="num" w:pos="1440"/>
        </w:tabs>
        <w:ind w:left="1440" w:hanging="360"/>
      </w:pPr>
      <w:rPr>
        <w:rFonts w:ascii="Tahoma" w:hAnsi="Tahoma" w:hint="default"/>
      </w:rPr>
    </w:lvl>
    <w:lvl w:ilvl="2" w:tplc="0884EAB0" w:tentative="1">
      <w:start w:val="1"/>
      <w:numFmt w:val="bullet"/>
      <w:lvlText w:val="-"/>
      <w:lvlJc w:val="left"/>
      <w:pPr>
        <w:tabs>
          <w:tab w:val="num" w:pos="2160"/>
        </w:tabs>
        <w:ind w:left="2160" w:hanging="360"/>
      </w:pPr>
      <w:rPr>
        <w:rFonts w:ascii="Tahoma" w:hAnsi="Tahoma" w:hint="default"/>
      </w:rPr>
    </w:lvl>
    <w:lvl w:ilvl="3" w:tplc="23C005B0" w:tentative="1">
      <w:start w:val="1"/>
      <w:numFmt w:val="bullet"/>
      <w:lvlText w:val="-"/>
      <w:lvlJc w:val="left"/>
      <w:pPr>
        <w:tabs>
          <w:tab w:val="num" w:pos="2880"/>
        </w:tabs>
        <w:ind w:left="2880" w:hanging="360"/>
      </w:pPr>
      <w:rPr>
        <w:rFonts w:ascii="Tahoma" w:hAnsi="Tahoma" w:hint="default"/>
      </w:rPr>
    </w:lvl>
    <w:lvl w:ilvl="4" w:tplc="68FE3BAE" w:tentative="1">
      <w:start w:val="1"/>
      <w:numFmt w:val="bullet"/>
      <w:lvlText w:val="-"/>
      <w:lvlJc w:val="left"/>
      <w:pPr>
        <w:tabs>
          <w:tab w:val="num" w:pos="3600"/>
        </w:tabs>
        <w:ind w:left="3600" w:hanging="360"/>
      </w:pPr>
      <w:rPr>
        <w:rFonts w:ascii="Tahoma" w:hAnsi="Tahoma" w:hint="default"/>
      </w:rPr>
    </w:lvl>
    <w:lvl w:ilvl="5" w:tplc="DC5A05FE" w:tentative="1">
      <w:start w:val="1"/>
      <w:numFmt w:val="bullet"/>
      <w:lvlText w:val="-"/>
      <w:lvlJc w:val="left"/>
      <w:pPr>
        <w:tabs>
          <w:tab w:val="num" w:pos="4320"/>
        </w:tabs>
        <w:ind w:left="4320" w:hanging="360"/>
      </w:pPr>
      <w:rPr>
        <w:rFonts w:ascii="Tahoma" w:hAnsi="Tahoma" w:hint="default"/>
      </w:rPr>
    </w:lvl>
    <w:lvl w:ilvl="6" w:tplc="194CC39C" w:tentative="1">
      <w:start w:val="1"/>
      <w:numFmt w:val="bullet"/>
      <w:lvlText w:val="-"/>
      <w:lvlJc w:val="left"/>
      <w:pPr>
        <w:tabs>
          <w:tab w:val="num" w:pos="5040"/>
        </w:tabs>
        <w:ind w:left="5040" w:hanging="360"/>
      </w:pPr>
      <w:rPr>
        <w:rFonts w:ascii="Tahoma" w:hAnsi="Tahoma" w:hint="default"/>
      </w:rPr>
    </w:lvl>
    <w:lvl w:ilvl="7" w:tplc="BE2885F6" w:tentative="1">
      <w:start w:val="1"/>
      <w:numFmt w:val="bullet"/>
      <w:lvlText w:val="-"/>
      <w:lvlJc w:val="left"/>
      <w:pPr>
        <w:tabs>
          <w:tab w:val="num" w:pos="5760"/>
        </w:tabs>
        <w:ind w:left="5760" w:hanging="360"/>
      </w:pPr>
      <w:rPr>
        <w:rFonts w:ascii="Tahoma" w:hAnsi="Tahoma" w:hint="default"/>
      </w:rPr>
    </w:lvl>
    <w:lvl w:ilvl="8" w:tplc="97B69D46" w:tentative="1">
      <w:start w:val="1"/>
      <w:numFmt w:val="bullet"/>
      <w:lvlText w:val="-"/>
      <w:lvlJc w:val="left"/>
      <w:pPr>
        <w:tabs>
          <w:tab w:val="num" w:pos="6480"/>
        </w:tabs>
        <w:ind w:left="6480" w:hanging="360"/>
      </w:pPr>
      <w:rPr>
        <w:rFonts w:ascii="Tahoma" w:hAnsi="Tahoma" w:hint="default"/>
      </w:rPr>
    </w:lvl>
  </w:abstractNum>
  <w:abstractNum w:abstractNumId="5" w15:restartNumberingAfterBreak="0">
    <w:nsid w:val="16975CF8"/>
    <w:multiLevelType w:val="hybridMultilevel"/>
    <w:tmpl w:val="9D1CBE9E"/>
    <w:lvl w:ilvl="0" w:tplc="AC32A446">
      <w:start w:val="4"/>
      <w:numFmt w:val="bullet"/>
      <w:lvlText w:val="-"/>
      <w:lvlJc w:val="left"/>
      <w:pPr>
        <w:ind w:left="720" w:hanging="360"/>
      </w:pPr>
      <w:rPr>
        <w:rFonts w:ascii="Angsana New" w:eastAsia="Times New Roman"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C3923"/>
    <w:multiLevelType w:val="hybridMultilevel"/>
    <w:tmpl w:val="5440ACF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85F1CC9"/>
    <w:multiLevelType w:val="hybridMultilevel"/>
    <w:tmpl w:val="9D66F8C8"/>
    <w:lvl w:ilvl="0" w:tplc="0409000F">
      <w:start w:val="1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CE37252"/>
    <w:multiLevelType w:val="multilevel"/>
    <w:tmpl w:val="0ED46022"/>
    <w:lvl w:ilvl="0">
      <w:start w:val="1"/>
      <w:numFmt w:val="decimal"/>
      <w:lvlText w:val="%1"/>
      <w:lvlJc w:val="left"/>
      <w:pPr>
        <w:tabs>
          <w:tab w:val="num" w:pos="360"/>
        </w:tabs>
        <w:ind w:left="360" w:hanging="360"/>
      </w:pPr>
      <w:rPr>
        <w:rFonts w:hint="default"/>
      </w:rPr>
    </w:lvl>
    <w:lvl w:ilvl="1">
      <w:start w:val="3"/>
      <w:numFmt w:val="decimal"/>
      <w:lvlText w:val="%1.%2"/>
      <w:lvlJc w:val="left"/>
      <w:pPr>
        <w:tabs>
          <w:tab w:val="num" w:pos="1800"/>
        </w:tabs>
        <w:ind w:left="1800" w:hanging="360"/>
      </w:pPr>
      <w:rPr>
        <w:rFonts w:hint="default"/>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9720"/>
        </w:tabs>
        <w:ind w:left="9720" w:hanging="1080"/>
      </w:pPr>
      <w:rPr>
        <w:rFonts w:hint="default"/>
      </w:rPr>
    </w:lvl>
    <w:lvl w:ilvl="7">
      <w:start w:val="1"/>
      <w:numFmt w:val="decimal"/>
      <w:lvlText w:val="%1.%2.%3.%4.%5.%6.%7.%8"/>
      <w:lvlJc w:val="left"/>
      <w:pPr>
        <w:tabs>
          <w:tab w:val="num" w:pos="11520"/>
        </w:tabs>
        <w:ind w:left="11520" w:hanging="1440"/>
      </w:pPr>
      <w:rPr>
        <w:rFonts w:hint="default"/>
      </w:rPr>
    </w:lvl>
    <w:lvl w:ilvl="8">
      <w:start w:val="1"/>
      <w:numFmt w:val="decimal"/>
      <w:lvlText w:val="%1.%2.%3.%4.%5.%6.%7.%8.%9"/>
      <w:lvlJc w:val="left"/>
      <w:pPr>
        <w:tabs>
          <w:tab w:val="num" w:pos="12960"/>
        </w:tabs>
        <w:ind w:left="12960" w:hanging="1440"/>
      </w:pPr>
      <w:rPr>
        <w:rFonts w:hint="default"/>
      </w:rPr>
    </w:lvl>
  </w:abstractNum>
  <w:abstractNum w:abstractNumId="9" w15:restartNumberingAfterBreak="0">
    <w:nsid w:val="1FA829BD"/>
    <w:multiLevelType w:val="hybridMultilevel"/>
    <w:tmpl w:val="477235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4477AE"/>
    <w:multiLevelType w:val="hybridMultilevel"/>
    <w:tmpl w:val="67C42D7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2B06438"/>
    <w:multiLevelType w:val="hybridMultilevel"/>
    <w:tmpl w:val="D05E2A88"/>
    <w:lvl w:ilvl="0" w:tplc="0DF25650">
      <w:start w:val="1"/>
      <w:numFmt w:val="decimal"/>
      <w:lvlText w:val="%1."/>
      <w:lvlJc w:val="left"/>
      <w:pPr>
        <w:tabs>
          <w:tab w:val="num" w:pos="720"/>
        </w:tabs>
        <w:ind w:left="720" w:hanging="360"/>
      </w:pPr>
    </w:lvl>
    <w:lvl w:ilvl="1" w:tplc="C2BADAF0" w:tentative="1">
      <w:start w:val="1"/>
      <w:numFmt w:val="decimal"/>
      <w:lvlText w:val="%2."/>
      <w:lvlJc w:val="left"/>
      <w:pPr>
        <w:tabs>
          <w:tab w:val="num" w:pos="1440"/>
        </w:tabs>
        <w:ind w:left="1440" w:hanging="360"/>
      </w:pPr>
    </w:lvl>
    <w:lvl w:ilvl="2" w:tplc="CAF6BE7C" w:tentative="1">
      <w:start w:val="1"/>
      <w:numFmt w:val="decimal"/>
      <w:lvlText w:val="%3."/>
      <w:lvlJc w:val="left"/>
      <w:pPr>
        <w:tabs>
          <w:tab w:val="num" w:pos="2160"/>
        </w:tabs>
        <w:ind w:left="2160" w:hanging="360"/>
      </w:pPr>
    </w:lvl>
    <w:lvl w:ilvl="3" w:tplc="18606C76" w:tentative="1">
      <w:start w:val="1"/>
      <w:numFmt w:val="decimal"/>
      <w:lvlText w:val="%4."/>
      <w:lvlJc w:val="left"/>
      <w:pPr>
        <w:tabs>
          <w:tab w:val="num" w:pos="2880"/>
        </w:tabs>
        <w:ind w:left="2880" w:hanging="360"/>
      </w:pPr>
    </w:lvl>
    <w:lvl w:ilvl="4" w:tplc="7E945FFE" w:tentative="1">
      <w:start w:val="1"/>
      <w:numFmt w:val="decimal"/>
      <w:lvlText w:val="%5."/>
      <w:lvlJc w:val="left"/>
      <w:pPr>
        <w:tabs>
          <w:tab w:val="num" w:pos="3600"/>
        </w:tabs>
        <w:ind w:left="3600" w:hanging="360"/>
      </w:pPr>
    </w:lvl>
    <w:lvl w:ilvl="5" w:tplc="E7A07A1A" w:tentative="1">
      <w:start w:val="1"/>
      <w:numFmt w:val="decimal"/>
      <w:lvlText w:val="%6."/>
      <w:lvlJc w:val="left"/>
      <w:pPr>
        <w:tabs>
          <w:tab w:val="num" w:pos="4320"/>
        </w:tabs>
        <w:ind w:left="4320" w:hanging="360"/>
      </w:pPr>
    </w:lvl>
    <w:lvl w:ilvl="6" w:tplc="BE12404E" w:tentative="1">
      <w:start w:val="1"/>
      <w:numFmt w:val="decimal"/>
      <w:lvlText w:val="%7."/>
      <w:lvlJc w:val="left"/>
      <w:pPr>
        <w:tabs>
          <w:tab w:val="num" w:pos="5040"/>
        </w:tabs>
        <w:ind w:left="5040" w:hanging="360"/>
      </w:pPr>
    </w:lvl>
    <w:lvl w:ilvl="7" w:tplc="81E21F5C" w:tentative="1">
      <w:start w:val="1"/>
      <w:numFmt w:val="decimal"/>
      <w:lvlText w:val="%8."/>
      <w:lvlJc w:val="left"/>
      <w:pPr>
        <w:tabs>
          <w:tab w:val="num" w:pos="5760"/>
        </w:tabs>
        <w:ind w:left="5760" w:hanging="360"/>
      </w:pPr>
    </w:lvl>
    <w:lvl w:ilvl="8" w:tplc="7FD8EB94" w:tentative="1">
      <w:start w:val="1"/>
      <w:numFmt w:val="decimal"/>
      <w:lvlText w:val="%9."/>
      <w:lvlJc w:val="left"/>
      <w:pPr>
        <w:tabs>
          <w:tab w:val="num" w:pos="6480"/>
        </w:tabs>
        <w:ind w:left="6480" w:hanging="360"/>
      </w:pPr>
    </w:lvl>
  </w:abstractNum>
  <w:abstractNum w:abstractNumId="12" w15:restartNumberingAfterBreak="0">
    <w:nsid w:val="2BBE5878"/>
    <w:multiLevelType w:val="hybridMultilevel"/>
    <w:tmpl w:val="830E25FC"/>
    <w:lvl w:ilvl="0" w:tplc="0409000F">
      <w:start w:val="2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C737186"/>
    <w:multiLevelType w:val="hybridMultilevel"/>
    <w:tmpl w:val="019E6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FB103B"/>
    <w:multiLevelType w:val="multilevel"/>
    <w:tmpl w:val="B8E4AA14"/>
    <w:lvl w:ilvl="0">
      <w:start w:val="1"/>
      <w:numFmt w:val="decimal"/>
      <w:lvlText w:val="%1"/>
      <w:lvlJc w:val="left"/>
      <w:pPr>
        <w:ind w:left="360" w:hanging="360"/>
      </w:pPr>
      <w:rPr>
        <w:rFonts w:ascii="Angsana New" w:hAnsi="Angsana New" w:cs="Angsana New" w:hint="default"/>
        <w:color w:val="auto"/>
        <w:sz w:val="32"/>
      </w:rPr>
    </w:lvl>
    <w:lvl w:ilvl="1">
      <w:start w:val="5"/>
      <w:numFmt w:val="decimal"/>
      <w:lvlText w:val="%1.%2"/>
      <w:lvlJc w:val="left"/>
      <w:pPr>
        <w:ind w:left="1116" w:hanging="360"/>
      </w:pPr>
      <w:rPr>
        <w:rFonts w:ascii="Angsana New" w:hAnsi="Angsana New" w:cs="Angsana New" w:hint="default"/>
        <w:color w:val="auto"/>
        <w:sz w:val="32"/>
      </w:rPr>
    </w:lvl>
    <w:lvl w:ilvl="2">
      <w:start w:val="1"/>
      <w:numFmt w:val="decimal"/>
      <w:lvlText w:val="%1.%2.%3"/>
      <w:lvlJc w:val="left"/>
      <w:pPr>
        <w:ind w:left="2232" w:hanging="720"/>
      </w:pPr>
      <w:rPr>
        <w:rFonts w:ascii="Angsana New" w:hAnsi="Angsana New" w:cs="Angsana New" w:hint="default"/>
        <w:color w:val="auto"/>
        <w:sz w:val="32"/>
      </w:rPr>
    </w:lvl>
    <w:lvl w:ilvl="3">
      <w:start w:val="1"/>
      <w:numFmt w:val="decimal"/>
      <w:lvlText w:val="%1.%2.%3.%4"/>
      <w:lvlJc w:val="left"/>
      <w:pPr>
        <w:ind w:left="2988" w:hanging="720"/>
      </w:pPr>
      <w:rPr>
        <w:rFonts w:ascii="Angsana New" w:hAnsi="Angsana New" w:cs="Angsana New" w:hint="default"/>
        <w:color w:val="auto"/>
        <w:sz w:val="32"/>
      </w:rPr>
    </w:lvl>
    <w:lvl w:ilvl="4">
      <w:start w:val="1"/>
      <w:numFmt w:val="decimal"/>
      <w:lvlText w:val="%1.%2.%3.%4.%5"/>
      <w:lvlJc w:val="left"/>
      <w:pPr>
        <w:ind w:left="4104" w:hanging="1080"/>
      </w:pPr>
      <w:rPr>
        <w:rFonts w:ascii="Angsana New" w:hAnsi="Angsana New" w:cs="Angsana New" w:hint="default"/>
        <w:color w:val="auto"/>
        <w:sz w:val="32"/>
      </w:rPr>
    </w:lvl>
    <w:lvl w:ilvl="5">
      <w:start w:val="1"/>
      <w:numFmt w:val="decimal"/>
      <w:lvlText w:val="%1.%2.%3.%4.%5.%6"/>
      <w:lvlJc w:val="left"/>
      <w:pPr>
        <w:ind w:left="4860" w:hanging="1080"/>
      </w:pPr>
      <w:rPr>
        <w:rFonts w:ascii="Angsana New" w:hAnsi="Angsana New" w:cs="Angsana New" w:hint="default"/>
        <w:color w:val="auto"/>
        <w:sz w:val="32"/>
      </w:rPr>
    </w:lvl>
    <w:lvl w:ilvl="6">
      <w:start w:val="1"/>
      <w:numFmt w:val="decimal"/>
      <w:lvlText w:val="%1.%2.%3.%4.%5.%6.%7"/>
      <w:lvlJc w:val="left"/>
      <w:pPr>
        <w:ind w:left="5616" w:hanging="1080"/>
      </w:pPr>
      <w:rPr>
        <w:rFonts w:ascii="Angsana New" w:hAnsi="Angsana New" w:cs="Angsana New" w:hint="default"/>
        <w:color w:val="auto"/>
        <w:sz w:val="32"/>
      </w:rPr>
    </w:lvl>
    <w:lvl w:ilvl="7">
      <w:start w:val="1"/>
      <w:numFmt w:val="decimal"/>
      <w:lvlText w:val="%1.%2.%3.%4.%5.%6.%7.%8"/>
      <w:lvlJc w:val="left"/>
      <w:pPr>
        <w:ind w:left="6732" w:hanging="1440"/>
      </w:pPr>
      <w:rPr>
        <w:rFonts w:ascii="Angsana New" w:hAnsi="Angsana New" w:cs="Angsana New" w:hint="default"/>
        <w:color w:val="auto"/>
        <w:sz w:val="32"/>
      </w:rPr>
    </w:lvl>
    <w:lvl w:ilvl="8">
      <w:start w:val="1"/>
      <w:numFmt w:val="decimal"/>
      <w:lvlText w:val="%1.%2.%3.%4.%5.%6.%7.%8.%9"/>
      <w:lvlJc w:val="left"/>
      <w:pPr>
        <w:ind w:left="7488" w:hanging="1440"/>
      </w:pPr>
      <w:rPr>
        <w:rFonts w:ascii="Angsana New" w:hAnsi="Angsana New" w:cs="Angsana New" w:hint="default"/>
        <w:color w:val="auto"/>
        <w:sz w:val="32"/>
      </w:rPr>
    </w:lvl>
  </w:abstractNum>
  <w:abstractNum w:abstractNumId="15" w15:restartNumberingAfterBreak="0">
    <w:nsid w:val="35A35B96"/>
    <w:multiLevelType w:val="hybridMultilevel"/>
    <w:tmpl w:val="A8E8421A"/>
    <w:lvl w:ilvl="0" w:tplc="0409000F">
      <w:start w:val="18"/>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67F583F"/>
    <w:multiLevelType w:val="hybridMultilevel"/>
    <w:tmpl w:val="67E094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E37152"/>
    <w:multiLevelType w:val="hybridMultilevel"/>
    <w:tmpl w:val="434ACB98"/>
    <w:lvl w:ilvl="0" w:tplc="F8B87552">
      <w:start w:val="1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3BC53B4C"/>
    <w:multiLevelType w:val="hybridMultilevel"/>
    <w:tmpl w:val="CAD86E9C"/>
    <w:lvl w:ilvl="0" w:tplc="023AAFB8">
      <w:start w:val="4"/>
      <w:numFmt w:val="bullet"/>
      <w:lvlText w:val="-"/>
      <w:lvlJc w:val="left"/>
      <w:pPr>
        <w:ind w:left="720" w:hanging="360"/>
      </w:pPr>
      <w:rPr>
        <w:rFonts w:ascii="Angsana New" w:eastAsia="Times New Roman"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030C07"/>
    <w:multiLevelType w:val="singleLevel"/>
    <w:tmpl w:val="3724AE3A"/>
    <w:lvl w:ilvl="0">
      <w:numFmt w:val="decimal"/>
      <w:lvlText w:val="%1"/>
      <w:lvlJc w:val="left"/>
      <w:pPr>
        <w:tabs>
          <w:tab w:val="num" w:pos="1440"/>
        </w:tabs>
        <w:ind w:left="1440" w:hanging="360"/>
      </w:pPr>
      <w:rPr>
        <w:rFonts w:hint="default"/>
      </w:rPr>
    </w:lvl>
  </w:abstractNum>
  <w:abstractNum w:abstractNumId="20" w15:restartNumberingAfterBreak="0">
    <w:nsid w:val="41407B62"/>
    <w:multiLevelType w:val="hybridMultilevel"/>
    <w:tmpl w:val="EAAC6F28"/>
    <w:lvl w:ilvl="0" w:tplc="0409000F">
      <w:start w:val="5"/>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2223ABB"/>
    <w:multiLevelType w:val="multilevel"/>
    <w:tmpl w:val="97BA6322"/>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15:restartNumberingAfterBreak="0">
    <w:nsid w:val="52D2078B"/>
    <w:multiLevelType w:val="hybridMultilevel"/>
    <w:tmpl w:val="DFCAD2D0"/>
    <w:lvl w:ilvl="0" w:tplc="25E885CE">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C369CD"/>
    <w:multiLevelType w:val="hybridMultilevel"/>
    <w:tmpl w:val="EAAA3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E83BC0"/>
    <w:multiLevelType w:val="hybridMultilevel"/>
    <w:tmpl w:val="4EC679E8"/>
    <w:lvl w:ilvl="0" w:tplc="1FA0BAF4">
      <w:start w:val="1"/>
      <w:numFmt w:val="decimal"/>
      <w:lvlText w:val="%1."/>
      <w:lvlJc w:val="left"/>
      <w:pPr>
        <w:tabs>
          <w:tab w:val="num" w:pos="720"/>
        </w:tabs>
        <w:ind w:left="720" w:hanging="360"/>
      </w:pPr>
      <w:rPr>
        <w:rFonts w:hint="default"/>
        <w:b/>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709392B"/>
    <w:multiLevelType w:val="hybridMultilevel"/>
    <w:tmpl w:val="EB78FE98"/>
    <w:lvl w:ilvl="0" w:tplc="B28E7710">
      <w:start w:val="1"/>
      <w:numFmt w:val="bullet"/>
      <w:lvlText w:val="-"/>
      <w:lvlJc w:val="left"/>
      <w:pPr>
        <w:tabs>
          <w:tab w:val="num" w:pos="720"/>
        </w:tabs>
        <w:ind w:left="720" w:hanging="360"/>
      </w:pPr>
      <w:rPr>
        <w:rFonts w:ascii="Angsana New" w:hAnsi="Angsana New" w:hint="default"/>
      </w:rPr>
    </w:lvl>
    <w:lvl w:ilvl="1" w:tplc="2BC6D4C2" w:tentative="1">
      <w:start w:val="1"/>
      <w:numFmt w:val="bullet"/>
      <w:lvlText w:val="-"/>
      <w:lvlJc w:val="left"/>
      <w:pPr>
        <w:tabs>
          <w:tab w:val="num" w:pos="1440"/>
        </w:tabs>
        <w:ind w:left="1440" w:hanging="360"/>
      </w:pPr>
      <w:rPr>
        <w:rFonts w:ascii="Angsana New" w:hAnsi="Angsana New" w:hint="default"/>
      </w:rPr>
    </w:lvl>
    <w:lvl w:ilvl="2" w:tplc="A07090AC" w:tentative="1">
      <w:start w:val="1"/>
      <w:numFmt w:val="bullet"/>
      <w:lvlText w:val="-"/>
      <w:lvlJc w:val="left"/>
      <w:pPr>
        <w:tabs>
          <w:tab w:val="num" w:pos="2160"/>
        </w:tabs>
        <w:ind w:left="2160" w:hanging="360"/>
      </w:pPr>
      <w:rPr>
        <w:rFonts w:ascii="Angsana New" w:hAnsi="Angsana New" w:hint="default"/>
      </w:rPr>
    </w:lvl>
    <w:lvl w:ilvl="3" w:tplc="A060FD92" w:tentative="1">
      <w:start w:val="1"/>
      <w:numFmt w:val="bullet"/>
      <w:lvlText w:val="-"/>
      <w:lvlJc w:val="left"/>
      <w:pPr>
        <w:tabs>
          <w:tab w:val="num" w:pos="2880"/>
        </w:tabs>
        <w:ind w:left="2880" w:hanging="360"/>
      </w:pPr>
      <w:rPr>
        <w:rFonts w:ascii="Angsana New" w:hAnsi="Angsana New" w:hint="default"/>
      </w:rPr>
    </w:lvl>
    <w:lvl w:ilvl="4" w:tplc="6B284A9A" w:tentative="1">
      <w:start w:val="1"/>
      <w:numFmt w:val="bullet"/>
      <w:lvlText w:val="-"/>
      <w:lvlJc w:val="left"/>
      <w:pPr>
        <w:tabs>
          <w:tab w:val="num" w:pos="3600"/>
        </w:tabs>
        <w:ind w:left="3600" w:hanging="360"/>
      </w:pPr>
      <w:rPr>
        <w:rFonts w:ascii="Angsana New" w:hAnsi="Angsana New" w:hint="default"/>
      </w:rPr>
    </w:lvl>
    <w:lvl w:ilvl="5" w:tplc="7DEEA324" w:tentative="1">
      <w:start w:val="1"/>
      <w:numFmt w:val="bullet"/>
      <w:lvlText w:val="-"/>
      <w:lvlJc w:val="left"/>
      <w:pPr>
        <w:tabs>
          <w:tab w:val="num" w:pos="4320"/>
        </w:tabs>
        <w:ind w:left="4320" w:hanging="360"/>
      </w:pPr>
      <w:rPr>
        <w:rFonts w:ascii="Angsana New" w:hAnsi="Angsana New" w:hint="default"/>
      </w:rPr>
    </w:lvl>
    <w:lvl w:ilvl="6" w:tplc="4A4CC0A2" w:tentative="1">
      <w:start w:val="1"/>
      <w:numFmt w:val="bullet"/>
      <w:lvlText w:val="-"/>
      <w:lvlJc w:val="left"/>
      <w:pPr>
        <w:tabs>
          <w:tab w:val="num" w:pos="5040"/>
        </w:tabs>
        <w:ind w:left="5040" w:hanging="360"/>
      </w:pPr>
      <w:rPr>
        <w:rFonts w:ascii="Angsana New" w:hAnsi="Angsana New" w:hint="default"/>
      </w:rPr>
    </w:lvl>
    <w:lvl w:ilvl="7" w:tplc="7736B490" w:tentative="1">
      <w:start w:val="1"/>
      <w:numFmt w:val="bullet"/>
      <w:lvlText w:val="-"/>
      <w:lvlJc w:val="left"/>
      <w:pPr>
        <w:tabs>
          <w:tab w:val="num" w:pos="5760"/>
        </w:tabs>
        <w:ind w:left="5760" w:hanging="360"/>
      </w:pPr>
      <w:rPr>
        <w:rFonts w:ascii="Angsana New" w:hAnsi="Angsana New" w:hint="default"/>
      </w:rPr>
    </w:lvl>
    <w:lvl w:ilvl="8" w:tplc="A1D29D00" w:tentative="1">
      <w:start w:val="1"/>
      <w:numFmt w:val="bullet"/>
      <w:lvlText w:val="-"/>
      <w:lvlJc w:val="left"/>
      <w:pPr>
        <w:tabs>
          <w:tab w:val="num" w:pos="6480"/>
        </w:tabs>
        <w:ind w:left="6480" w:hanging="360"/>
      </w:pPr>
      <w:rPr>
        <w:rFonts w:ascii="Angsana New" w:hAnsi="Angsana New" w:hint="default"/>
      </w:rPr>
    </w:lvl>
  </w:abstractNum>
  <w:abstractNum w:abstractNumId="26" w15:restartNumberingAfterBreak="0">
    <w:nsid w:val="57BE6CE7"/>
    <w:multiLevelType w:val="hybridMultilevel"/>
    <w:tmpl w:val="754C7AA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ACE574B"/>
    <w:multiLevelType w:val="hybridMultilevel"/>
    <w:tmpl w:val="728A9118"/>
    <w:lvl w:ilvl="0" w:tplc="3642F660">
      <w:start w:val="9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F81F30"/>
    <w:multiLevelType w:val="hybridMultilevel"/>
    <w:tmpl w:val="7D3CFE76"/>
    <w:lvl w:ilvl="0" w:tplc="0409000F">
      <w:start w:val="1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7DB0325"/>
    <w:multiLevelType w:val="hybridMultilevel"/>
    <w:tmpl w:val="D5FEFA92"/>
    <w:lvl w:ilvl="0" w:tplc="586206D8">
      <w:start w:val="3"/>
      <w:numFmt w:val="bullet"/>
      <w:lvlText w:val="-"/>
      <w:lvlJc w:val="left"/>
      <w:pPr>
        <w:ind w:left="420" w:hanging="360"/>
      </w:pPr>
      <w:rPr>
        <w:rFonts w:ascii="Angsana New" w:eastAsia="Times New Roman" w:hAnsi="Angsana New" w:cs="Angsana New"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6F3E67E9"/>
    <w:multiLevelType w:val="hybridMultilevel"/>
    <w:tmpl w:val="D3D05F2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72A31BE4"/>
    <w:multiLevelType w:val="multilevel"/>
    <w:tmpl w:val="26BECAFA"/>
    <w:lvl w:ilvl="0">
      <w:start w:val="18"/>
      <w:numFmt w:val="decimal"/>
      <w:lvlText w:val="%1"/>
      <w:lvlJc w:val="left"/>
      <w:pPr>
        <w:tabs>
          <w:tab w:val="num" w:pos="465"/>
        </w:tabs>
        <w:ind w:left="465" w:hanging="465"/>
      </w:pPr>
      <w:rPr>
        <w:rFonts w:hint="default"/>
      </w:rPr>
    </w:lvl>
    <w:lvl w:ilvl="1">
      <w:start w:val="3"/>
      <w:numFmt w:val="decimal"/>
      <w:lvlText w:val="%1.%2"/>
      <w:lvlJc w:val="left"/>
      <w:pPr>
        <w:tabs>
          <w:tab w:val="num" w:pos="825"/>
        </w:tabs>
        <w:ind w:left="825" w:hanging="465"/>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320"/>
        </w:tabs>
        <w:ind w:left="4320" w:hanging="1440"/>
      </w:pPr>
      <w:rPr>
        <w:rFonts w:hint="default"/>
      </w:rPr>
    </w:lvl>
  </w:abstractNum>
  <w:abstractNum w:abstractNumId="32" w15:restartNumberingAfterBreak="0">
    <w:nsid w:val="72AB5BAD"/>
    <w:multiLevelType w:val="hybridMultilevel"/>
    <w:tmpl w:val="72C21BF6"/>
    <w:lvl w:ilvl="0" w:tplc="A44A22DA">
      <w:start w:val="1"/>
      <w:numFmt w:val="bullet"/>
      <w:lvlText w:val=""/>
      <w:lvlJc w:val="left"/>
      <w:pPr>
        <w:tabs>
          <w:tab w:val="num" w:pos="720"/>
        </w:tabs>
        <w:ind w:left="720" w:hanging="360"/>
      </w:pPr>
      <w:rPr>
        <w:rFonts w:ascii="Symbol" w:eastAsia="Cordia New" w:hAnsi="Symbol" w:cs="Angsana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59E7104"/>
    <w:multiLevelType w:val="hybridMultilevel"/>
    <w:tmpl w:val="0152F32A"/>
    <w:lvl w:ilvl="0" w:tplc="25F0AD40">
      <w:start w:val="1"/>
      <w:numFmt w:val="bullet"/>
      <w:lvlText w:val="-"/>
      <w:lvlJc w:val="left"/>
      <w:pPr>
        <w:tabs>
          <w:tab w:val="num" w:pos="720"/>
        </w:tabs>
        <w:ind w:left="720" w:hanging="360"/>
      </w:pPr>
      <w:rPr>
        <w:rFonts w:ascii="Tahoma" w:hAnsi="Tahoma" w:hint="default"/>
      </w:rPr>
    </w:lvl>
    <w:lvl w:ilvl="1" w:tplc="17767C5E" w:tentative="1">
      <w:start w:val="1"/>
      <w:numFmt w:val="bullet"/>
      <w:lvlText w:val="-"/>
      <w:lvlJc w:val="left"/>
      <w:pPr>
        <w:tabs>
          <w:tab w:val="num" w:pos="1440"/>
        </w:tabs>
        <w:ind w:left="1440" w:hanging="360"/>
      </w:pPr>
      <w:rPr>
        <w:rFonts w:ascii="Tahoma" w:hAnsi="Tahoma" w:hint="default"/>
      </w:rPr>
    </w:lvl>
    <w:lvl w:ilvl="2" w:tplc="9EBE6A12" w:tentative="1">
      <w:start w:val="1"/>
      <w:numFmt w:val="bullet"/>
      <w:lvlText w:val="-"/>
      <w:lvlJc w:val="left"/>
      <w:pPr>
        <w:tabs>
          <w:tab w:val="num" w:pos="2160"/>
        </w:tabs>
        <w:ind w:left="2160" w:hanging="360"/>
      </w:pPr>
      <w:rPr>
        <w:rFonts w:ascii="Tahoma" w:hAnsi="Tahoma" w:hint="default"/>
      </w:rPr>
    </w:lvl>
    <w:lvl w:ilvl="3" w:tplc="8AF419C0" w:tentative="1">
      <w:start w:val="1"/>
      <w:numFmt w:val="bullet"/>
      <w:lvlText w:val="-"/>
      <w:lvlJc w:val="left"/>
      <w:pPr>
        <w:tabs>
          <w:tab w:val="num" w:pos="2880"/>
        </w:tabs>
        <w:ind w:left="2880" w:hanging="360"/>
      </w:pPr>
      <w:rPr>
        <w:rFonts w:ascii="Tahoma" w:hAnsi="Tahoma" w:hint="default"/>
      </w:rPr>
    </w:lvl>
    <w:lvl w:ilvl="4" w:tplc="5754BCAC" w:tentative="1">
      <w:start w:val="1"/>
      <w:numFmt w:val="bullet"/>
      <w:lvlText w:val="-"/>
      <w:lvlJc w:val="left"/>
      <w:pPr>
        <w:tabs>
          <w:tab w:val="num" w:pos="3600"/>
        </w:tabs>
        <w:ind w:left="3600" w:hanging="360"/>
      </w:pPr>
      <w:rPr>
        <w:rFonts w:ascii="Tahoma" w:hAnsi="Tahoma" w:hint="default"/>
      </w:rPr>
    </w:lvl>
    <w:lvl w:ilvl="5" w:tplc="B1BC15EC" w:tentative="1">
      <w:start w:val="1"/>
      <w:numFmt w:val="bullet"/>
      <w:lvlText w:val="-"/>
      <w:lvlJc w:val="left"/>
      <w:pPr>
        <w:tabs>
          <w:tab w:val="num" w:pos="4320"/>
        </w:tabs>
        <w:ind w:left="4320" w:hanging="360"/>
      </w:pPr>
      <w:rPr>
        <w:rFonts w:ascii="Tahoma" w:hAnsi="Tahoma" w:hint="default"/>
      </w:rPr>
    </w:lvl>
    <w:lvl w:ilvl="6" w:tplc="6F2EAC3E" w:tentative="1">
      <w:start w:val="1"/>
      <w:numFmt w:val="bullet"/>
      <w:lvlText w:val="-"/>
      <w:lvlJc w:val="left"/>
      <w:pPr>
        <w:tabs>
          <w:tab w:val="num" w:pos="5040"/>
        </w:tabs>
        <w:ind w:left="5040" w:hanging="360"/>
      </w:pPr>
      <w:rPr>
        <w:rFonts w:ascii="Tahoma" w:hAnsi="Tahoma" w:hint="default"/>
      </w:rPr>
    </w:lvl>
    <w:lvl w:ilvl="7" w:tplc="3DDCB45C" w:tentative="1">
      <w:start w:val="1"/>
      <w:numFmt w:val="bullet"/>
      <w:lvlText w:val="-"/>
      <w:lvlJc w:val="left"/>
      <w:pPr>
        <w:tabs>
          <w:tab w:val="num" w:pos="5760"/>
        </w:tabs>
        <w:ind w:left="5760" w:hanging="360"/>
      </w:pPr>
      <w:rPr>
        <w:rFonts w:ascii="Tahoma" w:hAnsi="Tahoma" w:hint="default"/>
      </w:rPr>
    </w:lvl>
    <w:lvl w:ilvl="8" w:tplc="DC846A8C" w:tentative="1">
      <w:start w:val="1"/>
      <w:numFmt w:val="bullet"/>
      <w:lvlText w:val="-"/>
      <w:lvlJc w:val="left"/>
      <w:pPr>
        <w:tabs>
          <w:tab w:val="num" w:pos="6480"/>
        </w:tabs>
        <w:ind w:left="6480" w:hanging="360"/>
      </w:pPr>
      <w:rPr>
        <w:rFonts w:ascii="Tahoma" w:hAnsi="Tahoma" w:hint="default"/>
      </w:rPr>
    </w:lvl>
  </w:abstractNum>
  <w:abstractNum w:abstractNumId="34" w15:restartNumberingAfterBreak="0">
    <w:nsid w:val="761D1465"/>
    <w:multiLevelType w:val="multilevel"/>
    <w:tmpl w:val="55B6B890"/>
    <w:lvl w:ilvl="0">
      <w:start w:val="1"/>
      <w:numFmt w:val="decimal"/>
      <w:lvlText w:val="%1"/>
      <w:lvlJc w:val="left"/>
      <w:pPr>
        <w:tabs>
          <w:tab w:val="num" w:pos="435"/>
        </w:tabs>
        <w:ind w:left="435" w:hanging="435"/>
      </w:pPr>
      <w:rPr>
        <w:rFonts w:hint="default"/>
      </w:rPr>
    </w:lvl>
    <w:lvl w:ilvl="1">
      <w:start w:val="1"/>
      <w:numFmt w:val="decimal"/>
      <w:lvlText w:val="%1.%2"/>
      <w:lvlJc w:val="left"/>
      <w:pPr>
        <w:tabs>
          <w:tab w:val="num" w:pos="1815"/>
        </w:tabs>
        <w:ind w:left="1815" w:hanging="435"/>
      </w:pPr>
      <w:rPr>
        <w:rFonts w:hint="default"/>
      </w:rPr>
    </w:lvl>
    <w:lvl w:ilvl="2">
      <w:start w:val="1"/>
      <w:numFmt w:val="decimal"/>
      <w:lvlText w:val="%1.%2.%3"/>
      <w:lvlJc w:val="left"/>
      <w:pPr>
        <w:tabs>
          <w:tab w:val="num" w:pos="3480"/>
        </w:tabs>
        <w:ind w:left="3480" w:hanging="720"/>
      </w:pPr>
      <w:rPr>
        <w:rFonts w:hint="default"/>
      </w:rPr>
    </w:lvl>
    <w:lvl w:ilvl="3">
      <w:start w:val="1"/>
      <w:numFmt w:val="decimal"/>
      <w:lvlText w:val="%1.%2.%3.%4"/>
      <w:lvlJc w:val="left"/>
      <w:pPr>
        <w:tabs>
          <w:tab w:val="num" w:pos="4860"/>
        </w:tabs>
        <w:ind w:left="4860" w:hanging="720"/>
      </w:pPr>
      <w:rPr>
        <w:rFonts w:hint="default"/>
      </w:rPr>
    </w:lvl>
    <w:lvl w:ilvl="4">
      <w:start w:val="1"/>
      <w:numFmt w:val="decimal"/>
      <w:lvlText w:val="%1.%2.%3.%4.%5"/>
      <w:lvlJc w:val="left"/>
      <w:pPr>
        <w:tabs>
          <w:tab w:val="num" w:pos="6600"/>
        </w:tabs>
        <w:ind w:left="6600" w:hanging="1080"/>
      </w:pPr>
      <w:rPr>
        <w:rFonts w:hint="default"/>
      </w:rPr>
    </w:lvl>
    <w:lvl w:ilvl="5">
      <w:start w:val="1"/>
      <w:numFmt w:val="decimal"/>
      <w:lvlText w:val="%1.%2.%3.%4.%5.%6"/>
      <w:lvlJc w:val="left"/>
      <w:pPr>
        <w:tabs>
          <w:tab w:val="num" w:pos="7980"/>
        </w:tabs>
        <w:ind w:left="7980" w:hanging="1080"/>
      </w:pPr>
      <w:rPr>
        <w:rFonts w:hint="default"/>
      </w:rPr>
    </w:lvl>
    <w:lvl w:ilvl="6">
      <w:start w:val="1"/>
      <w:numFmt w:val="decimal"/>
      <w:lvlText w:val="%1.%2.%3.%4.%5.%6.%7"/>
      <w:lvlJc w:val="left"/>
      <w:pPr>
        <w:tabs>
          <w:tab w:val="num" w:pos="9720"/>
        </w:tabs>
        <w:ind w:left="9720" w:hanging="1440"/>
      </w:pPr>
      <w:rPr>
        <w:rFonts w:hint="default"/>
      </w:rPr>
    </w:lvl>
    <w:lvl w:ilvl="7">
      <w:start w:val="1"/>
      <w:numFmt w:val="decimal"/>
      <w:lvlText w:val="%1.%2.%3.%4.%5.%6.%7.%8"/>
      <w:lvlJc w:val="left"/>
      <w:pPr>
        <w:tabs>
          <w:tab w:val="num" w:pos="11100"/>
        </w:tabs>
        <w:ind w:left="11100" w:hanging="1440"/>
      </w:pPr>
      <w:rPr>
        <w:rFonts w:hint="default"/>
      </w:rPr>
    </w:lvl>
    <w:lvl w:ilvl="8">
      <w:start w:val="1"/>
      <w:numFmt w:val="decimal"/>
      <w:lvlText w:val="%1.%2.%3.%4.%5.%6.%7.%8.%9"/>
      <w:lvlJc w:val="left"/>
      <w:pPr>
        <w:tabs>
          <w:tab w:val="num" w:pos="12840"/>
        </w:tabs>
        <w:ind w:left="12840" w:hanging="1800"/>
      </w:pPr>
      <w:rPr>
        <w:rFonts w:hint="default"/>
      </w:rPr>
    </w:lvl>
  </w:abstractNum>
  <w:abstractNum w:abstractNumId="35" w15:restartNumberingAfterBreak="0">
    <w:nsid w:val="7B890719"/>
    <w:multiLevelType w:val="hybridMultilevel"/>
    <w:tmpl w:val="04582372"/>
    <w:lvl w:ilvl="0" w:tplc="488EFB2A">
      <w:start w:val="1"/>
      <w:numFmt w:val="bullet"/>
      <w:lvlText w:val="-"/>
      <w:lvlJc w:val="left"/>
      <w:pPr>
        <w:tabs>
          <w:tab w:val="num" w:pos="720"/>
        </w:tabs>
        <w:ind w:left="720" w:hanging="360"/>
      </w:pPr>
      <w:rPr>
        <w:rFonts w:ascii="Tahoma" w:hAnsi="Tahoma" w:hint="default"/>
      </w:rPr>
    </w:lvl>
    <w:lvl w:ilvl="1" w:tplc="FBACB5F6" w:tentative="1">
      <w:start w:val="1"/>
      <w:numFmt w:val="bullet"/>
      <w:lvlText w:val="-"/>
      <w:lvlJc w:val="left"/>
      <w:pPr>
        <w:tabs>
          <w:tab w:val="num" w:pos="1440"/>
        </w:tabs>
        <w:ind w:left="1440" w:hanging="360"/>
      </w:pPr>
      <w:rPr>
        <w:rFonts w:ascii="Tahoma" w:hAnsi="Tahoma" w:hint="default"/>
      </w:rPr>
    </w:lvl>
    <w:lvl w:ilvl="2" w:tplc="49E663F0" w:tentative="1">
      <w:start w:val="1"/>
      <w:numFmt w:val="bullet"/>
      <w:lvlText w:val="-"/>
      <w:lvlJc w:val="left"/>
      <w:pPr>
        <w:tabs>
          <w:tab w:val="num" w:pos="2160"/>
        </w:tabs>
        <w:ind w:left="2160" w:hanging="360"/>
      </w:pPr>
      <w:rPr>
        <w:rFonts w:ascii="Tahoma" w:hAnsi="Tahoma" w:hint="default"/>
      </w:rPr>
    </w:lvl>
    <w:lvl w:ilvl="3" w:tplc="76448358" w:tentative="1">
      <w:start w:val="1"/>
      <w:numFmt w:val="bullet"/>
      <w:lvlText w:val="-"/>
      <w:lvlJc w:val="left"/>
      <w:pPr>
        <w:tabs>
          <w:tab w:val="num" w:pos="2880"/>
        </w:tabs>
        <w:ind w:left="2880" w:hanging="360"/>
      </w:pPr>
      <w:rPr>
        <w:rFonts w:ascii="Tahoma" w:hAnsi="Tahoma" w:hint="default"/>
      </w:rPr>
    </w:lvl>
    <w:lvl w:ilvl="4" w:tplc="50786986" w:tentative="1">
      <w:start w:val="1"/>
      <w:numFmt w:val="bullet"/>
      <w:lvlText w:val="-"/>
      <w:lvlJc w:val="left"/>
      <w:pPr>
        <w:tabs>
          <w:tab w:val="num" w:pos="3600"/>
        </w:tabs>
        <w:ind w:left="3600" w:hanging="360"/>
      </w:pPr>
      <w:rPr>
        <w:rFonts w:ascii="Tahoma" w:hAnsi="Tahoma" w:hint="default"/>
      </w:rPr>
    </w:lvl>
    <w:lvl w:ilvl="5" w:tplc="CD20EEDC" w:tentative="1">
      <w:start w:val="1"/>
      <w:numFmt w:val="bullet"/>
      <w:lvlText w:val="-"/>
      <w:lvlJc w:val="left"/>
      <w:pPr>
        <w:tabs>
          <w:tab w:val="num" w:pos="4320"/>
        </w:tabs>
        <w:ind w:left="4320" w:hanging="360"/>
      </w:pPr>
      <w:rPr>
        <w:rFonts w:ascii="Tahoma" w:hAnsi="Tahoma" w:hint="default"/>
      </w:rPr>
    </w:lvl>
    <w:lvl w:ilvl="6" w:tplc="F5348792" w:tentative="1">
      <w:start w:val="1"/>
      <w:numFmt w:val="bullet"/>
      <w:lvlText w:val="-"/>
      <w:lvlJc w:val="left"/>
      <w:pPr>
        <w:tabs>
          <w:tab w:val="num" w:pos="5040"/>
        </w:tabs>
        <w:ind w:left="5040" w:hanging="360"/>
      </w:pPr>
      <w:rPr>
        <w:rFonts w:ascii="Tahoma" w:hAnsi="Tahoma" w:hint="default"/>
      </w:rPr>
    </w:lvl>
    <w:lvl w:ilvl="7" w:tplc="5ED0BBDA" w:tentative="1">
      <w:start w:val="1"/>
      <w:numFmt w:val="bullet"/>
      <w:lvlText w:val="-"/>
      <w:lvlJc w:val="left"/>
      <w:pPr>
        <w:tabs>
          <w:tab w:val="num" w:pos="5760"/>
        </w:tabs>
        <w:ind w:left="5760" w:hanging="360"/>
      </w:pPr>
      <w:rPr>
        <w:rFonts w:ascii="Tahoma" w:hAnsi="Tahoma" w:hint="default"/>
      </w:rPr>
    </w:lvl>
    <w:lvl w:ilvl="8" w:tplc="389281D0" w:tentative="1">
      <w:start w:val="1"/>
      <w:numFmt w:val="bullet"/>
      <w:lvlText w:val="-"/>
      <w:lvlJc w:val="left"/>
      <w:pPr>
        <w:tabs>
          <w:tab w:val="num" w:pos="6480"/>
        </w:tabs>
        <w:ind w:left="6480" w:hanging="360"/>
      </w:pPr>
      <w:rPr>
        <w:rFonts w:ascii="Tahoma" w:hAnsi="Tahoma" w:hint="default"/>
      </w:rPr>
    </w:lvl>
  </w:abstractNum>
  <w:abstractNum w:abstractNumId="36" w15:restartNumberingAfterBreak="0">
    <w:nsid w:val="7D723FC6"/>
    <w:multiLevelType w:val="hybridMultilevel"/>
    <w:tmpl w:val="D480F28A"/>
    <w:lvl w:ilvl="0" w:tplc="298E9894">
      <w:start w:val="1"/>
      <w:numFmt w:val="bullet"/>
      <w:lvlText w:val="-"/>
      <w:lvlJc w:val="left"/>
      <w:pPr>
        <w:ind w:left="720" w:hanging="360"/>
      </w:pPr>
      <w:rPr>
        <w:rFonts w:ascii="Angsana New" w:eastAsia="Times New Roman"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DF20BF3"/>
    <w:multiLevelType w:val="multilevel"/>
    <w:tmpl w:val="E42876BE"/>
    <w:lvl w:ilvl="0">
      <w:start w:val="17"/>
      <w:numFmt w:val="decimal"/>
      <w:lvlText w:val="%1."/>
      <w:lvlJc w:val="left"/>
      <w:pPr>
        <w:tabs>
          <w:tab w:val="num" w:pos="855"/>
        </w:tabs>
        <w:ind w:left="855" w:hanging="495"/>
      </w:pPr>
      <w:rPr>
        <w:rFonts w:hint="default"/>
      </w:rPr>
    </w:lvl>
    <w:lvl w:ilvl="1">
      <w:start w:val="2"/>
      <w:numFmt w:val="decimal"/>
      <w:isLgl/>
      <w:lvlText w:val="%1.%2"/>
      <w:lvlJc w:val="left"/>
      <w:pPr>
        <w:tabs>
          <w:tab w:val="num" w:pos="810"/>
        </w:tabs>
        <w:ind w:left="810" w:hanging="45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080"/>
        </w:tabs>
        <w:ind w:left="1080" w:hanging="72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440"/>
        </w:tabs>
        <w:ind w:left="1440" w:hanging="108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1800"/>
        </w:tabs>
        <w:ind w:left="1800" w:hanging="1440"/>
      </w:pPr>
      <w:rPr>
        <w:rFonts w:hint="default"/>
      </w:rPr>
    </w:lvl>
  </w:abstractNum>
  <w:num w:numId="1" w16cid:durableId="59523233">
    <w:abstractNumId w:val="19"/>
  </w:num>
  <w:num w:numId="2" w16cid:durableId="1538351789">
    <w:abstractNumId w:val="37"/>
  </w:num>
  <w:num w:numId="3" w16cid:durableId="1721246922">
    <w:abstractNumId w:val="7"/>
  </w:num>
  <w:num w:numId="4" w16cid:durableId="592476514">
    <w:abstractNumId w:val="32"/>
  </w:num>
  <w:num w:numId="5" w16cid:durableId="295063800">
    <w:abstractNumId w:val="8"/>
  </w:num>
  <w:num w:numId="6" w16cid:durableId="435445696">
    <w:abstractNumId w:val="34"/>
  </w:num>
  <w:num w:numId="7" w16cid:durableId="192305110">
    <w:abstractNumId w:val="11"/>
  </w:num>
  <w:num w:numId="8" w16cid:durableId="2088841791">
    <w:abstractNumId w:val="25"/>
  </w:num>
  <w:num w:numId="9" w16cid:durableId="1270770242">
    <w:abstractNumId w:val="35"/>
  </w:num>
  <w:num w:numId="10" w16cid:durableId="817723874">
    <w:abstractNumId w:val="33"/>
  </w:num>
  <w:num w:numId="11" w16cid:durableId="574248009">
    <w:abstractNumId w:val="4"/>
  </w:num>
  <w:num w:numId="12" w16cid:durableId="226696771">
    <w:abstractNumId w:val="3"/>
  </w:num>
  <w:num w:numId="13" w16cid:durableId="1859351753">
    <w:abstractNumId w:val="12"/>
  </w:num>
  <w:num w:numId="14" w16cid:durableId="108202515">
    <w:abstractNumId w:val="24"/>
  </w:num>
  <w:num w:numId="15" w16cid:durableId="243226820">
    <w:abstractNumId w:val="31"/>
  </w:num>
  <w:num w:numId="16" w16cid:durableId="440609594">
    <w:abstractNumId w:val="17"/>
  </w:num>
  <w:num w:numId="17" w16cid:durableId="1731222914">
    <w:abstractNumId w:val="28"/>
  </w:num>
  <w:num w:numId="18" w16cid:durableId="302005910">
    <w:abstractNumId w:val="15"/>
  </w:num>
  <w:num w:numId="19" w16cid:durableId="296184216">
    <w:abstractNumId w:val="6"/>
  </w:num>
  <w:num w:numId="20" w16cid:durableId="1862619151">
    <w:abstractNumId w:val="10"/>
  </w:num>
  <w:num w:numId="21" w16cid:durableId="1295873328">
    <w:abstractNumId w:val="26"/>
  </w:num>
  <w:num w:numId="22" w16cid:durableId="953757019">
    <w:abstractNumId w:val="30"/>
  </w:num>
  <w:num w:numId="23" w16cid:durableId="983437032">
    <w:abstractNumId w:val="1"/>
  </w:num>
  <w:num w:numId="24" w16cid:durableId="1777552038">
    <w:abstractNumId w:val="22"/>
  </w:num>
  <w:num w:numId="25" w16cid:durableId="638464636">
    <w:abstractNumId w:val="23"/>
  </w:num>
  <w:num w:numId="26" w16cid:durableId="2133742423">
    <w:abstractNumId w:val="27"/>
  </w:num>
  <w:num w:numId="27" w16cid:durableId="1698775470">
    <w:abstractNumId w:val="0"/>
  </w:num>
  <w:num w:numId="28" w16cid:durableId="627081093">
    <w:abstractNumId w:val="20"/>
  </w:num>
  <w:num w:numId="29" w16cid:durableId="1843859765">
    <w:abstractNumId w:val="9"/>
  </w:num>
  <w:num w:numId="30" w16cid:durableId="1873574157">
    <w:abstractNumId w:val="16"/>
  </w:num>
  <w:num w:numId="31" w16cid:durableId="1854761511">
    <w:abstractNumId w:val="29"/>
  </w:num>
  <w:num w:numId="32" w16cid:durableId="1145582392">
    <w:abstractNumId w:val="2"/>
  </w:num>
  <w:num w:numId="33" w16cid:durableId="183914830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27883972">
    <w:abstractNumId w:val="21"/>
  </w:num>
  <w:num w:numId="35" w16cid:durableId="1248271437">
    <w:abstractNumId w:val="14"/>
  </w:num>
  <w:num w:numId="36" w16cid:durableId="1973947415">
    <w:abstractNumId w:val="36"/>
  </w:num>
  <w:num w:numId="37" w16cid:durableId="1890144523">
    <w:abstractNumId w:val="13"/>
  </w:num>
  <w:num w:numId="38" w16cid:durableId="12848659">
    <w:abstractNumId w:val="18"/>
  </w:num>
  <w:num w:numId="39" w16cid:durableId="266849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style="mso-width-relative:margin;mso-height-relative:margin" fillcolor="white">
      <v:fill color="white"/>
    </o:shapedefaults>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5wwfwawpswxderftj5aaf0vff2e95zfztt&quot;&gt;My EndNote Library&lt;record-ids&gt;&lt;item&gt;2&lt;/item&gt;&lt;/record-ids&gt;&lt;/item&gt;&lt;/Libraries&gt;"/>
  </w:docVars>
  <w:rsids>
    <w:rsidRoot w:val="004E75B8"/>
    <w:rsid w:val="00005693"/>
    <w:rsid w:val="00006A26"/>
    <w:rsid w:val="00013C84"/>
    <w:rsid w:val="00016355"/>
    <w:rsid w:val="00016EA3"/>
    <w:rsid w:val="00020A39"/>
    <w:rsid w:val="000255FA"/>
    <w:rsid w:val="0003617D"/>
    <w:rsid w:val="00047EE8"/>
    <w:rsid w:val="00050EB9"/>
    <w:rsid w:val="00053738"/>
    <w:rsid w:val="00053F71"/>
    <w:rsid w:val="0005678C"/>
    <w:rsid w:val="00071CF3"/>
    <w:rsid w:val="00072FE3"/>
    <w:rsid w:val="00073779"/>
    <w:rsid w:val="00077A47"/>
    <w:rsid w:val="000819E7"/>
    <w:rsid w:val="00085A75"/>
    <w:rsid w:val="0009092A"/>
    <w:rsid w:val="000925D0"/>
    <w:rsid w:val="00095252"/>
    <w:rsid w:val="000A1B6A"/>
    <w:rsid w:val="000A6473"/>
    <w:rsid w:val="000A65F8"/>
    <w:rsid w:val="000B1416"/>
    <w:rsid w:val="000B5401"/>
    <w:rsid w:val="000C43A5"/>
    <w:rsid w:val="000D11B7"/>
    <w:rsid w:val="000D53C3"/>
    <w:rsid w:val="000E273A"/>
    <w:rsid w:val="000E4D87"/>
    <w:rsid w:val="000E744A"/>
    <w:rsid w:val="000F04ED"/>
    <w:rsid w:val="000F0C04"/>
    <w:rsid w:val="000F1ADA"/>
    <w:rsid w:val="000F5EF4"/>
    <w:rsid w:val="00102BC7"/>
    <w:rsid w:val="0010581B"/>
    <w:rsid w:val="00111CD0"/>
    <w:rsid w:val="001152CD"/>
    <w:rsid w:val="001154DE"/>
    <w:rsid w:val="001172A5"/>
    <w:rsid w:val="00122247"/>
    <w:rsid w:val="00122715"/>
    <w:rsid w:val="00122716"/>
    <w:rsid w:val="001227B3"/>
    <w:rsid w:val="00122F5D"/>
    <w:rsid w:val="00125412"/>
    <w:rsid w:val="00135C6E"/>
    <w:rsid w:val="00143956"/>
    <w:rsid w:val="00146E3E"/>
    <w:rsid w:val="00150327"/>
    <w:rsid w:val="00162671"/>
    <w:rsid w:val="001637E6"/>
    <w:rsid w:val="00163F4F"/>
    <w:rsid w:val="001645F4"/>
    <w:rsid w:val="00166FFA"/>
    <w:rsid w:val="001706BB"/>
    <w:rsid w:val="001709E0"/>
    <w:rsid w:val="00172AC1"/>
    <w:rsid w:val="00173176"/>
    <w:rsid w:val="001812F6"/>
    <w:rsid w:val="00186035"/>
    <w:rsid w:val="00186579"/>
    <w:rsid w:val="00187373"/>
    <w:rsid w:val="001902DF"/>
    <w:rsid w:val="00192552"/>
    <w:rsid w:val="001926AA"/>
    <w:rsid w:val="00192EE7"/>
    <w:rsid w:val="00193420"/>
    <w:rsid w:val="00196814"/>
    <w:rsid w:val="001A2B83"/>
    <w:rsid w:val="001A4960"/>
    <w:rsid w:val="001B0CB2"/>
    <w:rsid w:val="001B325B"/>
    <w:rsid w:val="001B438A"/>
    <w:rsid w:val="001C06AD"/>
    <w:rsid w:val="001C1260"/>
    <w:rsid w:val="001C1898"/>
    <w:rsid w:val="001C6430"/>
    <w:rsid w:val="001D0F39"/>
    <w:rsid w:val="001D301B"/>
    <w:rsid w:val="001D48D5"/>
    <w:rsid w:val="001D5AA2"/>
    <w:rsid w:val="001E30E4"/>
    <w:rsid w:val="001E3F0D"/>
    <w:rsid w:val="001E61B2"/>
    <w:rsid w:val="001F048F"/>
    <w:rsid w:val="001F1F24"/>
    <w:rsid w:val="001F399D"/>
    <w:rsid w:val="001F5C1C"/>
    <w:rsid w:val="002001FF"/>
    <w:rsid w:val="002011BF"/>
    <w:rsid w:val="00203A66"/>
    <w:rsid w:val="00204605"/>
    <w:rsid w:val="00205B6A"/>
    <w:rsid w:val="00205E99"/>
    <w:rsid w:val="00206A53"/>
    <w:rsid w:val="002135D8"/>
    <w:rsid w:val="0021479B"/>
    <w:rsid w:val="00215507"/>
    <w:rsid w:val="0022103F"/>
    <w:rsid w:val="002214EA"/>
    <w:rsid w:val="00230FAE"/>
    <w:rsid w:val="0023571C"/>
    <w:rsid w:val="0023615A"/>
    <w:rsid w:val="00241B5B"/>
    <w:rsid w:val="00247187"/>
    <w:rsid w:val="00247D27"/>
    <w:rsid w:val="00247E63"/>
    <w:rsid w:val="00250D59"/>
    <w:rsid w:val="00251933"/>
    <w:rsid w:val="00253A30"/>
    <w:rsid w:val="002606D7"/>
    <w:rsid w:val="00270DAD"/>
    <w:rsid w:val="00271D9B"/>
    <w:rsid w:val="0027393B"/>
    <w:rsid w:val="00275049"/>
    <w:rsid w:val="002758B7"/>
    <w:rsid w:val="00276A1D"/>
    <w:rsid w:val="00282D40"/>
    <w:rsid w:val="002853AB"/>
    <w:rsid w:val="00286108"/>
    <w:rsid w:val="00286CE7"/>
    <w:rsid w:val="0029415D"/>
    <w:rsid w:val="002942E5"/>
    <w:rsid w:val="00295A8E"/>
    <w:rsid w:val="00297901"/>
    <w:rsid w:val="002A3585"/>
    <w:rsid w:val="002A38F0"/>
    <w:rsid w:val="002B1589"/>
    <w:rsid w:val="002B7955"/>
    <w:rsid w:val="002B7F45"/>
    <w:rsid w:val="002C0AC2"/>
    <w:rsid w:val="002C143E"/>
    <w:rsid w:val="002C22C9"/>
    <w:rsid w:val="002C5FF5"/>
    <w:rsid w:val="002D07DE"/>
    <w:rsid w:val="002D49D9"/>
    <w:rsid w:val="002D54EA"/>
    <w:rsid w:val="002E0ACC"/>
    <w:rsid w:val="002E664C"/>
    <w:rsid w:val="002F054F"/>
    <w:rsid w:val="00304B4F"/>
    <w:rsid w:val="0030798E"/>
    <w:rsid w:val="00310ECD"/>
    <w:rsid w:val="00313428"/>
    <w:rsid w:val="00317517"/>
    <w:rsid w:val="0031780E"/>
    <w:rsid w:val="0032271D"/>
    <w:rsid w:val="00324209"/>
    <w:rsid w:val="00327707"/>
    <w:rsid w:val="00331076"/>
    <w:rsid w:val="00332DD1"/>
    <w:rsid w:val="0033658D"/>
    <w:rsid w:val="00337401"/>
    <w:rsid w:val="00340823"/>
    <w:rsid w:val="003413A2"/>
    <w:rsid w:val="00341723"/>
    <w:rsid w:val="00341A65"/>
    <w:rsid w:val="00345743"/>
    <w:rsid w:val="0035254E"/>
    <w:rsid w:val="00355C76"/>
    <w:rsid w:val="00355FB5"/>
    <w:rsid w:val="003570B0"/>
    <w:rsid w:val="00357912"/>
    <w:rsid w:val="003626C1"/>
    <w:rsid w:val="00363CB9"/>
    <w:rsid w:val="003751DC"/>
    <w:rsid w:val="003832FF"/>
    <w:rsid w:val="00387139"/>
    <w:rsid w:val="0038766E"/>
    <w:rsid w:val="00390951"/>
    <w:rsid w:val="003913DC"/>
    <w:rsid w:val="00392173"/>
    <w:rsid w:val="003961FB"/>
    <w:rsid w:val="003A060B"/>
    <w:rsid w:val="003A0B4F"/>
    <w:rsid w:val="003A18E3"/>
    <w:rsid w:val="003A252D"/>
    <w:rsid w:val="003A7B8B"/>
    <w:rsid w:val="003B04DF"/>
    <w:rsid w:val="003B7DAA"/>
    <w:rsid w:val="003B7DE6"/>
    <w:rsid w:val="003C0554"/>
    <w:rsid w:val="003D66D8"/>
    <w:rsid w:val="003D7BD5"/>
    <w:rsid w:val="003D7BD6"/>
    <w:rsid w:val="003E3108"/>
    <w:rsid w:val="003F12CA"/>
    <w:rsid w:val="003F3494"/>
    <w:rsid w:val="003F3F34"/>
    <w:rsid w:val="003F64F0"/>
    <w:rsid w:val="003F7839"/>
    <w:rsid w:val="00407151"/>
    <w:rsid w:val="00414D42"/>
    <w:rsid w:val="00415178"/>
    <w:rsid w:val="00421DC4"/>
    <w:rsid w:val="00423552"/>
    <w:rsid w:val="0042657D"/>
    <w:rsid w:val="00431691"/>
    <w:rsid w:val="00435482"/>
    <w:rsid w:val="00436D69"/>
    <w:rsid w:val="00441CDD"/>
    <w:rsid w:val="00451985"/>
    <w:rsid w:val="00453218"/>
    <w:rsid w:val="00455772"/>
    <w:rsid w:val="004562B5"/>
    <w:rsid w:val="00457451"/>
    <w:rsid w:val="00461CC7"/>
    <w:rsid w:val="0046293E"/>
    <w:rsid w:val="00464404"/>
    <w:rsid w:val="00466255"/>
    <w:rsid w:val="0046656B"/>
    <w:rsid w:val="004709E5"/>
    <w:rsid w:val="004718F3"/>
    <w:rsid w:val="00476106"/>
    <w:rsid w:val="004775E3"/>
    <w:rsid w:val="00481790"/>
    <w:rsid w:val="00487155"/>
    <w:rsid w:val="00491D42"/>
    <w:rsid w:val="0049329D"/>
    <w:rsid w:val="00494834"/>
    <w:rsid w:val="00497516"/>
    <w:rsid w:val="004A18DB"/>
    <w:rsid w:val="004A4779"/>
    <w:rsid w:val="004B0573"/>
    <w:rsid w:val="004B3066"/>
    <w:rsid w:val="004B36E8"/>
    <w:rsid w:val="004B490A"/>
    <w:rsid w:val="004B570F"/>
    <w:rsid w:val="004B67A7"/>
    <w:rsid w:val="004B7277"/>
    <w:rsid w:val="004B7F0F"/>
    <w:rsid w:val="004C161A"/>
    <w:rsid w:val="004C25FF"/>
    <w:rsid w:val="004D10EB"/>
    <w:rsid w:val="004D2CD6"/>
    <w:rsid w:val="004D3C24"/>
    <w:rsid w:val="004D59FF"/>
    <w:rsid w:val="004D769E"/>
    <w:rsid w:val="004E0883"/>
    <w:rsid w:val="004E4DEE"/>
    <w:rsid w:val="004E75B8"/>
    <w:rsid w:val="004E7D04"/>
    <w:rsid w:val="00500898"/>
    <w:rsid w:val="005014B0"/>
    <w:rsid w:val="00502F14"/>
    <w:rsid w:val="00503104"/>
    <w:rsid w:val="00504E88"/>
    <w:rsid w:val="00506E6B"/>
    <w:rsid w:val="0051423E"/>
    <w:rsid w:val="00514B58"/>
    <w:rsid w:val="00517336"/>
    <w:rsid w:val="005173B4"/>
    <w:rsid w:val="0052032A"/>
    <w:rsid w:val="00522ED7"/>
    <w:rsid w:val="0052310E"/>
    <w:rsid w:val="00524E4B"/>
    <w:rsid w:val="005309A1"/>
    <w:rsid w:val="00530ACC"/>
    <w:rsid w:val="00530E3E"/>
    <w:rsid w:val="00533028"/>
    <w:rsid w:val="00534A50"/>
    <w:rsid w:val="00546EB8"/>
    <w:rsid w:val="00547EA0"/>
    <w:rsid w:val="00554F8A"/>
    <w:rsid w:val="0056326F"/>
    <w:rsid w:val="00575685"/>
    <w:rsid w:val="00581377"/>
    <w:rsid w:val="00581D1B"/>
    <w:rsid w:val="005860D2"/>
    <w:rsid w:val="00587277"/>
    <w:rsid w:val="00590051"/>
    <w:rsid w:val="00590876"/>
    <w:rsid w:val="00590983"/>
    <w:rsid w:val="0059102E"/>
    <w:rsid w:val="00594B7F"/>
    <w:rsid w:val="00595AFD"/>
    <w:rsid w:val="00596159"/>
    <w:rsid w:val="005967FF"/>
    <w:rsid w:val="00597013"/>
    <w:rsid w:val="005A3FD2"/>
    <w:rsid w:val="005A5FC0"/>
    <w:rsid w:val="005B2325"/>
    <w:rsid w:val="005B2B9A"/>
    <w:rsid w:val="005B5F4A"/>
    <w:rsid w:val="005C07AE"/>
    <w:rsid w:val="005C1953"/>
    <w:rsid w:val="005C26B1"/>
    <w:rsid w:val="005C4210"/>
    <w:rsid w:val="005C5C8D"/>
    <w:rsid w:val="005C7812"/>
    <w:rsid w:val="005D0BE6"/>
    <w:rsid w:val="005D144A"/>
    <w:rsid w:val="005D3FE1"/>
    <w:rsid w:val="005D495C"/>
    <w:rsid w:val="005D49A9"/>
    <w:rsid w:val="005D5D96"/>
    <w:rsid w:val="005D6E87"/>
    <w:rsid w:val="005E185D"/>
    <w:rsid w:val="005E4178"/>
    <w:rsid w:val="005F55ED"/>
    <w:rsid w:val="005F652B"/>
    <w:rsid w:val="00601A2D"/>
    <w:rsid w:val="00602B01"/>
    <w:rsid w:val="00602BBB"/>
    <w:rsid w:val="00603538"/>
    <w:rsid w:val="00605DDD"/>
    <w:rsid w:val="00607795"/>
    <w:rsid w:val="00616268"/>
    <w:rsid w:val="00622EE6"/>
    <w:rsid w:val="00623AA8"/>
    <w:rsid w:val="00623E7C"/>
    <w:rsid w:val="00625AB0"/>
    <w:rsid w:val="006267C2"/>
    <w:rsid w:val="006338D6"/>
    <w:rsid w:val="006411F8"/>
    <w:rsid w:val="00642A82"/>
    <w:rsid w:val="0065214C"/>
    <w:rsid w:val="00654646"/>
    <w:rsid w:val="006550E1"/>
    <w:rsid w:val="0065754A"/>
    <w:rsid w:val="0066029C"/>
    <w:rsid w:val="006651E7"/>
    <w:rsid w:val="0066772D"/>
    <w:rsid w:val="00667AE2"/>
    <w:rsid w:val="006701DC"/>
    <w:rsid w:val="00672CCC"/>
    <w:rsid w:val="00677147"/>
    <w:rsid w:val="006863C6"/>
    <w:rsid w:val="00687743"/>
    <w:rsid w:val="0069342D"/>
    <w:rsid w:val="0069514B"/>
    <w:rsid w:val="006A1F29"/>
    <w:rsid w:val="006B092A"/>
    <w:rsid w:val="006B19C8"/>
    <w:rsid w:val="006B4009"/>
    <w:rsid w:val="006B444F"/>
    <w:rsid w:val="006B44AC"/>
    <w:rsid w:val="006C221B"/>
    <w:rsid w:val="006C6161"/>
    <w:rsid w:val="006C6BBD"/>
    <w:rsid w:val="006C7576"/>
    <w:rsid w:val="006D0728"/>
    <w:rsid w:val="006D1DB4"/>
    <w:rsid w:val="006D7CB4"/>
    <w:rsid w:val="006E46D0"/>
    <w:rsid w:val="006E4C95"/>
    <w:rsid w:val="006E54AC"/>
    <w:rsid w:val="006E5871"/>
    <w:rsid w:val="006E6CD9"/>
    <w:rsid w:val="006F2CE9"/>
    <w:rsid w:val="006F4692"/>
    <w:rsid w:val="00701ADC"/>
    <w:rsid w:val="00701BF7"/>
    <w:rsid w:val="00703498"/>
    <w:rsid w:val="00703744"/>
    <w:rsid w:val="00703E92"/>
    <w:rsid w:val="00710A63"/>
    <w:rsid w:val="0071117C"/>
    <w:rsid w:val="007162FC"/>
    <w:rsid w:val="00716C7D"/>
    <w:rsid w:val="007179B6"/>
    <w:rsid w:val="00720B8B"/>
    <w:rsid w:val="00724A26"/>
    <w:rsid w:val="00744EAE"/>
    <w:rsid w:val="00747B37"/>
    <w:rsid w:val="0075162A"/>
    <w:rsid w:val="00752A4C"/>
    <w:rsid w:val="0075786A"/>
    <w:rsid w:val="00762AF5"/>
    <w:rsid w:val="00764E51"/>
    <w:rsid w:val="0076644C"/>
    <w:rsid w:val="0076679A"/>
    <w:rsid w:val="00772910"/>
    <w:rsid w:val="0078109A"/>
    <w:rsid w:val="00782038"/>
    <w:rsid w:val="00782A2D"/>
    <w:rsid w:val="007850EC"/>
    <w:rsid w:val="00791501"/>
    <w:rsid w:val="007A1B70"/>
    <w:rsid w:val="007A47AD"/>
    <w:rsid w:val="007A4AFF"/>
    <w:rsid w:val="007B02C3"/>
    <w:rsid w:val="007B192D"/>
    <w:rsid w:val="007B2050"/>
    <w:rsid w:val="007B5403"/>
    <w:rsid w:val="007B5BD5"/>
    <w:rsid w:val="007B73A5"/>
    <w:rsid w:val="007C0CEA"/>
    <w:rsid w:val="007C77DE"/>
    <w:rsid w:val="007D24B2"/>
    <w:rsid w:val="007D6065"/>
    <w:rsid w:val="007D77CE"/>
    <w:rsid w:val="007E57B3"/>
    <w:rsid w:val="007F20DD"/>
    <w:rsid w:val="007F3B99"/>
    <w:rsid w:val="007F59CB"/>
    <w:rsid w:val="007F5B09"/>
    <w:rsid w:val="008011E4"/>
    <w:rsid w:val="00807B14"/>
    <w:rsid w:val="00815519"/>
    <w:rsid w:val="008159EB"/>
    <w:rsid w:val="00821B7A"/>
    <w:rsid w:val="008225C7"/>
    <w:rsid w:val="00825061"/>
    <w:rsid w:val="00826055"/>
    <w:rsid w:val="00830667"/>
    <w:rsid w:val="00830730"/>
    <w:rsid w:val="008308FF"/>
    <w:rsid w:val="008313C9"/>
    <w:rsid w:val="00831F4F"/>
    <w:rsid w:val="008361D0"/>
    <w:rsid w:val="00841238"/>
    <w:rsid w:val="00845BFC"/>
    <w:rsid w:val="0085774F"/>
    <w:rsid w:val="00871842"/>
    <w:rsid w:val="00873F85"/>
    <w:rsid w:val="00874B3D"/>
    <w:rsid w:val="00874E56"/>
    <w:rsid w:val="00876990"/>
    <w:rsid w:val="0087746A"/>
    <w:rsid w:val="008801E5"/>
    <w:rsid w:val="00886072"/>
    <w:rsid w:val="008958E8"/>
    <w:rsid w:val="00895991"/>
    <w:rsid w:val="0089732D"/>
    <w:rsid w:val="008A2B49"/>
    <w:rsid w:val="008A54D1"/>
    <w:rsid w:val="008B0B6D"/>
    <w:rsid w:val="008B1601"/>
    <w:rsid w:val="008B3AF0"/>
    <w:rsid w:val="008B3E02"/>
    <w:rsid w:val="008B4853"/>
    <w:rsid w:val="008B557B"/>
    <w:rsid w:val="008C5EBA"/>
    <w:rsid w:val="008C7A95"/>
    <w:rsid w:val="008D4A64"/>
    <w:rsid w:val="008D51CA"/>
    <w:rsid w:val="008E2B6C"/>
    <w:rsid w:val="008F0A5E"/>
    <w:rsid w:val="008F3020"/>
    <w:rsid w:val="008F4E38"/>
    <w:rsid w:val="008F5C08"/>
    <w:rsid w:val="008F7365"/>
    <w:rsid w:val="00900AB6"/>
    <w:rsid w:val="009078B4"/>
    <w:rsid w:val="00912592"/>
    <w:rsid w:val="00914459"/>
    <w:rsid w:val="00925931"/>
    <w:rsid w:val="00927BD6"/>
    <w:rsid w:val="009348B9"/>
    <w:rsid w:val="00937DA2"/>
    <w:rsid w:val="00937F08"/>
    <w:rsid w:val="00940796"/>
    <w:rsid w:val="00942301"/>
    <w:rsid w:val="00944350"/>
    <w:rsid w:val="00946ED9"/>
    <w:rsid w:val="00947EC3"/>
    <w:rsid w:val="00953976"/>
    <w:rsid w:val="00965166"/>
    <w:rsid w:val="00965DA2"/>
    <w:rsid w:val="009750E2"/>
    <w:rsid w:val="00977E0C"/>
    <w:rsid w:val="0098015D"/>
    <w:rsid w:val="00980603"/>
    <w:rsid w:val="00981D69"/>
    <w:rsid w:val="00984E57"/>
    <w:rsid w:val="0099698B"/>
    <w:rsid w:val="00997B5D"/>
    <w:rsid w:val="009A25EB"/>
    <w:rsid w:val="009A30EE"/>
    <w:rsid w:val="009A5B68"/>
    <w:rsid w:val="009A6E5C"/>
    <w:rsid w:val="009A766C"/>
    <w:rsid w:val="009B3BED"/>
    <w:rsid w:val="009B6B11"/>
    <w:rsid w:val="009C302B"/>
    <w:rsid w:val="009C469F"/>
    <w:rsid w:val="009C5215"/>
    <w:rsid w:val="009C6213"/>
    <w:rsid w:val="009D5C39"/>
    <w:rsid w:val="009E0FAC"/>
    <w:rsid w:val="009E7363"/>
    <w:rsid w:val="009F068E"/>
    <w:rsid w:val="00A04648"/>
    <w:rsid w:val="00A107AF"/>
    <w:rsid w:val="00A11644"/>
    <w:rsid w:val="00A12B3F"/>
    <w:rsid w:val="00A14D32"/>
    <w:rsid w:val="00A14E4C"/>
    <w:rsid w:val="00A307A6"/>
    <w:rsid w:val="00A316B0"/>
    <w:rsid w:val="00A43BEE"/>
    <w:rsid w:val="00A449BD"/>
    <w:rsid w:val="00A5131B"/>
    <w:rsid w:val="00A5229A"/>
    <w:rsid w:val="00A52B5F"/>
    <w:rsid w:val="00A52C0E"/>
    <w:rsid w:val="00A56B18"/>
    <w:rsid w:val="00A62E87"/>
    <w:rsid w:val="00A633A1"/>
    <w:rsid w:val="00A64204"/>
    <w:rsid w:val="00A66E0E"/>
    <w:rsid w:val="00A67183"/>
    <w:rsid w:val="00A730A5"/>
    <w:rsid w:val="00A82151"/>
    <w:rsid w:val="00A8519E"/>
    <w:rsid w:val="00A87AA7"/>
    <w:rsid w:val="00A95535"/>
    <w:rsid w:val="00A96B11"/>
    <w:rsid w:val="00AA0BE2"/>
    <w:rsid w:val="00AA3383"/>
    <w:rsid w:val="00AA4E4E"/>
    <w:rsid w:val="00AA5D91"/>
    <w:rsid w:val="00AA672B"/>
    <w:rsid w:val="00AA7A55"/>
    <w:rsid w:val="00AB0494"/>
    <w:rsid w:val="00AB0CE1"/>
    <w:rsid w:val="00AB7789"/>
    <w:rsid w:val="00AC1814"/>
    <w:rsid w:val="00AC5E99"/>
    <w:rsid w:val="00AC7565"/>
    <w:rsid w:val="00AC7EB7"/>
    <w:rsid w:val="00AD2E61"/>
    <w:rsid w:val="00AD76AA"/>
    <w:rsid w:val="00AD7E17"/>
    <w:rsid w:val="00AE269E"/>
    <w:rsid w:val="00AE57EF"/>
    <w:rsid w:val="00AE7F72"/>
    <w:rsid w:val="00AF02E6"/>
    <w:rsid w:val="00AF3FC0"/>
    <w:rsid w:val="00AF444B"/>
    <w:rsid w:val="00AF56BA"/>
    <w:rsid w:val="00AF581B"/>
    <w:rsid w:val="00AF5A81"/>
    <w:rsid w:val="00B009FB"/>
    <w:rsid w:val="00B03E96"/>
    <w:rsid w:val="00B136E7"/>
    <w:rsid w:val="00B179C7"/>
    <w:rsid w:val="00B22314"/>
    <w:rsid w:val="00B2311B"/>
    <w:rsid w:val="00B240FE"/>
    <w:rsid w:val="00B27E80"/>
    <w:rsid w:val="00B3740D"/>
    <w:rsid w:val="00B43FD3"/>
    <w:rsid w:val="00B448B9"/>
    <w:rsid w:val="00B50E67"/>
    <w:rsid w:val="00B51E9D"/>
    <w:rsid w:val="00B52796"/>
    <w:rsid w:val="00B52EEF"/>
    <w:rsid w:val="00B5390D"/>
    <w:rsid w:val="00B53E09"/>
    <w:rsid w:val="00B56388"/>
    <w:rsid w:val="00B56984"/>
    <w:rsid w:val="00B57381"/>
    <w:rsid w:val="00B61F5A"/>
    <w:rsid w:val="00B6371D"/>
    <w:rsid w:val="00B6424A"/>
    <w:rsid w:val="00B65085"/>
    <w:rsid w:val="00B65A02"/>
    <w:rsid w:val="00B719A2"/>
    <w:rsid w:val="00B72964"/>
    <w:rsid w:val="00B775E2"/>
    <w:rsid w:val="00B81F03"/>
    <w:rsid w:val="00B849A2"/>
    <w:rsid w:val="00B84BE1"/>
    <w:rsid w:val="00B86587"/>
    <w:rsid w:val="00B939D4"/>
    <w:rsid w:val="00BA1272"/>
    <w:rsid w:val="00BA461E"/>
    <w:rsid w:val="00BA548F"/>
    <w:rsid w:val="00BB3501"/>
    <w:rsid w:val="00BB4798"/>
    <w:rsid w:val="00BC04B5"/>
    <w:rsid w:val="00BC22A8"/>
    <w:rsid w:val="00BC2CB6"/>
    <w:rsid w:val="00BC4112"/>
    <w:rsid w:val="00BC453D"/>
    <w:rsid w:val="00BD3A05"/>
    <w:rsid w:val="00BD5250"/>
    <w:rsid w:val="00BD7EB2"/>
    <w:rsid w:val="00BE0C98"/>
    <w:rsid w:val="00BE2C23"/>
    <w:rsid w:val="00BE7328"/>
    <w:rsid w:val="00BF3643"/>
    <w:rsid w:val="00BF7401"/>
    <w:rsid w:val="00C057F3"/>
    <w:rsid w:val="00C07D1B"/>
    <w:rsid w:val="00C12EAF"/>
    <w:rsid w:val="00C137B5"/>
    <w:rsid w:val="00C1725D"/>
    <w:rsid w:val="00C21E47"/>
    <w:rsid w:val="00C2460E"/>
    <w:rsid w:val="00C24BF6"/>
    <w:rsid w:val="00C26C44"/>
    <w:rsid w:val="00C30159"/>
    <w:rsid w:val="00C343F1"/>
    <w:rsid w:val="00C35741"/>
    <w:rsid w:val="00C40F67"/>
    <w:rsid w:val="00C414A7"/>
    <w:rsid w:val="00C47B23"/>
    <w:rsid w:val="00C5200F"/>
    <w:rsid w:val="00C53EF7"/>
    <w:rsid w:val="00C57B5D"/>
    <w:rsid w:val="00C60D61"/>
    <w:rsid w:val="00C63ECB"/>
    <w:rsid w:val="00C64974"/>
    <w:rsid w:val="00C67DDA"/>
    <w:rsid w:val="00C75E8B"/>
    <w:rsid w:val="00C76BD1"/>
    <w:rsid w:val="00C8375A"/>
    <w:rsid w:val="00C83F19"/>
    <w:rsid w:val="00C87EC2"/>
    <w:rsid w:val="00C9011B"/>
    <w:rsid w:val="00C92B82"/>
    <w:rsid w:val="00C94BEB"/>
    <w:rsid w:val="00C95570"/>
    <w:rsid w:val="00C9559C"/>
    <w:rsid w:val="00C976C6"/>
    <w:rsid w:val="00CA1E45"/>
    <w:rsid w:val="00CA24AD"/>
    <w:rsid w:val="00CA3573"/>
    <w:rsid w:val="00CA52C5"/>
    <w:rsid w:val="00CA54BA"/>
    <w:rsid w:val="00CB1892"/>
    <w:rsid w:val="00CB317F"/>
    <w:rsid w:val="00CB48BC"/>
    <w:rsid w:val="00CB5141"/>
    <w:rsid w:val="00CB7894"/>
    <w:rsid w:val="00CC550D"/>
    <w:rsid w:val="00CC5755"/>
    <w:rsid w:val="00CC6A58"/>
    <w:rsid w:val="00CC6F9A"/>
    <w:rsid w:val="00CC7BDE"/>
    <w:rsid w:val="00CD2229"/>
    <w:rsid w:val="00CD30F8"/>
    <w:rsid w:val="00CD38B3"/>
    <w:rsid w:val="00CD3B91"/>
    <w:rsid w:val="00CE6908"/>
    <w:rsid w:val="00CE777E"/>
    <w:rsid w:val="00CF39AC"/>
    <w:rsid w:val="00CF798B"/>
    <w:rsid w:val="00D00420"/>
    <w:rsid w:val="00D056DD"/>
    <w:rsid w:val="00D15846"/>
    <w:rsid w:val="00D15FF0"/>
    <w:rsid w:val="00D20466"/>
    <w:rsid w:val="00D205A6"/>
    <w:rsid w:val="00D31AE1"/>
    <w:rsid w:val="00D32A3B"/>
    <w:rsid w:val="00D33FC4"/>
    <w:rsid w:val="00D43612"/>
    <w:rsid w:val="00D537B5"/>
    <w:rsid w:val="00D54B37"/>
    <w:rsid w:val="00D6579F"/>
    <w:rsid w:val="00D702BF"/>
    <w:rsid w:val="00D7086A"/>
    <w:rsid w:val="00D72FF5"/>
    <w:rsid w:val="00D761EA"/>
    <w:rsid w:val="00D8099E"/>
    <w:rsid w:val="00D80D8D"/>
    <w:rsid w:val="00DA26F7"/>
    <w:rsid w:val="00DA3B8A"/>
    <w:rsid w:val="00DA4DA1"/>
    <w:rsid w:val="00DB4F98"/>
    <w:rsid w:val="00DC1607"/>
    <w:rsid w:val="00DC36C5"/>
    <w:rsid w:val="00DC45F8"/>
    <w:rsid w:val="00DC5DD9"/>
    <w:rsid w:val="00DD2DC0"/>
    <w:rsid w:val="00DE0AB4"/>
    <w:rsid w:val="00DE6892"/>
    <w:rsid w:val="00DE72B1"/>
    <w:rsid w:val="00DF3FDC"/>
    <w:rsid w:val="00DF6E63"/>
    <w:rsid w:val="00E07A6E"/>
    <w:rsid w:val="00E17DB9"/>
    <w:rsid w:val="00E20636"/>
    <w:rsid w:val="00E238C4"/>
    <w:rsid w:val="00E23A0D"/>
    <w:rsid w:val="00E406EE"/>
    <w:rsid w:val="00E40C85"/>
    <w:rsid w:val="00E42B99"/>
    <w:rsid w:val="00E43C70"/>
    <w:rsid w:val="00E461F3"/>
    <w:rsid w:val="00E47C66"/>
    <w:rsid w:val="00E571B4"/>
    <w:rsid w:val="00E60123"/>
    <w:rsid w:val="00E6151D"/>
    <w:rsid w:val="00E617D2"/>
    <w:rsid w:val="00E700C2"/>
    <w:rsid w:val="00E74EA3"/>
    <w:rsid w:val="00E81778"/>
    <w:rsid w:val="00E8203B"/>
    <w:rsid w:val="00E84159"/>
    <w:rsid w:val="00E84564"/>
    <w:rsid w:val="00E8723F"/>
    <w:rsid w:val="00E87D9A"/>
    <w:rsid w:val="00E9119D"/>
    <w:rsid w:val="00E95363"/>
    <w:rsid w:val="00EA55BA"/>
    <w:rsid w:val="00EB22D6"/>
    <w:rsid w:val="00EB5C13"/>
    <w:rsid w:val="00EB6AF8"/>
    <w:rsid w:val="00EC2D9A"/>
    <w:rsid w:val="00EC356B"/>
    <w:rsid w:val="00EC45C9"/>
    <w:rsid w:val="00EC68E3"/>
    <w:rsid w:val="00EC7F9C"/>
    <w:rsid w:val="00ED1AD2"/>
    <w:rsid w:val="00ED2411"/>
    <w:rsid w:val="00ED3227"/>
    <w:rsid w:val="00EE4766"/>
    <w:rsid w:val="00EE5B24"/>
    <w:rsid w:val="00EF47A5"/>
    <w:rsid w:val="00F02DAC"/>
    <w:rsid w:val="00F03B87"/>
    <w:rsid w:val="00F1099C"/>
    <w:rsid w:val="00F14545"/>
    <w:rsid w:val="00F14D5F"/>
    <w:rsid w:val="00F17CEE"/>
    <w:rsid w:val="00F21D39"/>
    <w:rsid w:val="00F23C17"/>
    <w:rsid w:val="00F45707"/>
    <w:rsid w:val="00F57AA4"/>
    <w:rsid w:val="00F62F78"/>
    <w:rsid w:val="00F64999"/>
    <w:rsid w:val="00F6720E"/>
    <w:rsid w:val="00F7000A"/>
    <w:rsid w:val="00F71E2A"/>
    <w:rsid w:val="00F76081"/>
    <w:rsid w:val="00F76972"/>
    <w:rsid w:val="00F77B8A"/>
    <w:rsid w:val="00F837F6"/>
    <w:rsid w:val="00F86DB5"/>
    <w:rsid w:val="00F96DE6"/>
    <w:rsid w:val="00FA06CF"/>
    <w:rsid w:val="00FA0F10"/>
    <w:rsid w:val="00FA3558"/>
    <w:rsid w:val="00FA35FE"/>
    <w:rsid w:val="00FA53CF"/>
    <w:rsid w:val="00FA7968"/>
    <w:rsid w:val="00FA798A"/>
    <w:rsid w:val="00FB0E49"/>
    <w:rsid w:val="00FB289C"/>
    <w:rsid w:val="00FB6A7E"/>
    <w:rsid w:val="00FB77FE"/>
    <w:rsid w:val="00FC27FB"/>
    <w:rsid w:val="00FC4D6A"/>
    <w:rsid w:val="00FC6108"/>
    <w:rsid w:val="00FD02B7"/>
    <w:rsid w:val="00FD14B4"/>
    <w:rsid w:val="00FD19B7"/>
    <w:rsid w:val="00FD1CB7"/>
    <w:rsid w:val="00FD2476"/>
    <w:rsid w:val="00FD66F4"/>
    <w:rsid w:val="00FD7743"/>
    <w:rsid w:val="00FE46AD"/>
    <w:rsid w:val="00FE4F53"/>
    <w:rsid w:val="00FE728F"/>
    <w:rsid w:val="00FE7E75"/>
    <w:rsid w:val="00FE7EF7"/>
    <w:rsid w:val="00FF390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yle="mso-width-relative:margin;mso-height-relative:margin" fillcolor="white">
      <v:fill color="white"/>
    </o:shapedefaults>
    <o:shapelayout v:ext="edit">
      <o:idmap v:ext="edit" data="2"/>
    </o:shapelayout>
  </w:shapeDefaults>
  <w:decimalSymbol w:val="."/>
  <w:listSeparator w:val=","/>
  <w14:docId w14:val="7983B1A7"/>
  <w15:docId w15:val="{12693963-0F0D-48B3-8991-144E11422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Angsana New"/>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05E99"/>
    <w:rPr>
      <w:sz w:val="24"/>
      <w:szCs w:val="28"/>
    </w:rPr>
  </w:style>
  <w:style w:type="paragraph" w:styleId="Heading1">
    <w:name w:val="heading 1"/>
    <w:basedOn w:val="Normal"/>
    <w:next w:val="Normal"/>
    <w:qFormat/>
    <w:rsid w:val="004E75B8"/>
    <w:pPr>
      <w:keepNext/>
      <w:outlineLvl w:val="0"/>
    </w:pPr>
    <w:rPr>
      <w:rFonts w:ascii="EucrosiaUPC" w:eastAsia="Cordia New" w:hAnsi="EucrosiaUPC" w:cs="EucrosiaUPC"/>
      <w:sz w:val="32"/>
      <w:szCs w:val="32"/>
    </w:rPr>
  </w:style>
  <w:style w:type="paragraph" w:styleId="Heading2">
    <w:name w:val="heading 2"/>
    <w:basedOn w:val="Normal"/>
    <w:next w:val="Normal"/>
    <w:qFormat/>
    <w:rsid w:val="004E75B8"/>
    <w:pPr>
      <w:keepNext/>
      <w:spacing w:before="240" w:after="60"/>
      <w:outlineLvl w:val="1"/>
    </w:pPr>
    <w:rPr>
      <w:rFonts w:ascii="Arial" w:hAnsi="Arial" w:cs="Cordia New"/>
      <w:b/>
      <w:bCs/>
      <w:i/>
      <w:iCs/>
      <w:sz w:val="28"/>
      <w:szCs w:val="32"/>
    </w:rPr>
  </w:style>
  <w:style w:type="paragraph" w:styleId="Heading3">
    <w:name w:val="heading 3"/>
    <w:basedOn w:val="Normal"/>
    <w:next w:val="Normal"/>
    <w:qFormat/>
    <w:rsid w:val="004E75B8"/>
    <w:pPr>
      <w:keepNext/>
      <w:ind w:left="90"/>
      <w:jc w:val="center"/>
      <w:outlineLvl w:val="2"/>
    </w:pPr>
    <w:rPr>
      <w:rFonts w:ascii="Angsana New" w:eastAsia="Cordia New" w:hAnsi="Angsana New"/>
      <w:i/>
      <w:iCs/>
      <w:color w:val="000000"/>
      <w:sz w:val="22"/>
      <w:szCs w:val="22"/>
    </w:rPr>
  </w:style>
  <w:style w:type="paragraph" w:styleId="Heading4">
    <w:name w:val="heading 4"/>
    <w:basedOn w:val="Normal"/>
    <w:next w:val="Normal"/>
    <w:qFormat/>
    <w:rsid w:val="00146E3E"/>
    <w:pPr>
      <w:keepNext/>
      <w:spacing w:before="240" w:after="60"/>
      <w:outlineLvl w:val="3"/>
    </w:pPr>
    <w:rPr>
      <w:b/>
      <w:bCs/>
      <w:sz w:val="28"/>
      <w:szCs w:val="32"/>
    </w:rPr>
  </w:style>
  <w:style w:type="paragraph" w:styleId="Heading5">
    <w:name w:val="heading 5"/>
    <w:basedOn w:val="Normal"/>
    <w:next w:val="Normal"/>
    <w:qFormat/>
    <w:rsid w:val="004E75B8"/>
    <w:pPr>
      <w:keepNext/>
      <w:ind w:left="90"/>
      <w:jc w:val="both"/>
      <w:outlineLvl w:val="4"/>
    </w:pPr>
    <w:rPr>
      <w:rFonts w:ascii="Angsana New" w:eastAsia="Cordia New" w:hAnsi="Angsana New"/>
      <w:i/>
      <w:iCs/>
      <w:color w:val="808080"/>
      <w:sz w:val="22"/>
      <w:szCs w:val="22"/>
    </w:rPr>
  </w:style>
  <w:style w:type="paragraph" w:styleId="Heading6">
    <w:name w:val="heading 6"/>
    <w:basedOn w:val="Normal"/>
    <w:next w:val="Normal"/>
    <w:qFormat/>
    <w:rsid w:val="004E75B8"/>
    <w:pPr>
      <w:keepNext/>
      <w:ind w:left="90"/>
      <w:jc w:val="both"/>
      <w:outlineLvl w:val="5"/>
    </w:pPr>
    <w:rPr>
      <w:rFonts w:ascii="Angsana New" w:eastAsia="Cordia New" w:hAnsi="Angsana New"/>
      <w:i/>
      <w:iCs/>
      <w:color w:val="000000"/>
      <w:sz w:val="22"/>
      <w:szCs w:val="22"/>
    </w:rPr>
  </w:style>
  <w:style w:type="paragraph" w:styleId="Heading7">
    <w:name w:val="heading 7"/>
    <w:basedOn w:val="Normal"/>
    <w:next w:val="Normal"/>
    <w:link w:val="Heading7Char"/>
    <w:qFormat/>
    <w:rsid w:val="00FA798A"/>
    <w:pPr>
      <w:spacing w:before="240" w:after="60"/>
      <w:outlineLvl w:val="6"/>
    </w:pPr>
    <w:rPr>
      <w:szCs w:val="24"/>
      <w:lang w:val="en-AU" w:bidi="ar-SA"/>
    </w:rPr>
  </w:style>
  <w:style w:type="paragraph" w:styleId="Heading9">
    <w:name w:val="heading 9"/>
    <w:basedOn w:val="Normal"/>
    <w:next w:val="Normal"/>
    <w:qFormat/>
    <w:rsid w:val="004E75B8"/>
    <w:pPr>
      <w:keepNext/>
      <w:ind w:firstLine="360"/>
      <w:outlineLvl w:val="8"/>
    </w:pPr>
    <w:rPr>
      <w:rFonts w:ascii="EucrosiaUPC" w:eastAsia="Angsana New" w:hAnsi="EucrosiaUPC" w:cs="EucrosiaUPC"/>
      <w:b/>
      <w:bCs/>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E75B8"/>
    <w:pPr>
      <w:tabs>
        <w:tab w:val="center" w:pos="4153"/>
        <w:tab w:val="right" w:pos="8306"/>
      </w:tabs>
    </w:pPr>
  </w:style>
  <w:style w:type="character" w:styleId="PageNumber">
    <w:name w:val="page number"/>
    <w:basedOn w:val="DefaultParagraphFont"/>
    <w:rsid w:val="004E75B8"/>
  </w:style>
  <w:style w:type="paragraph" w:styleId="BodyText">
    <w:name w:val="Body Text"/>
    <w:basedOn w:val="Normal"/>
    <w:rsid w:val="004E75B8"/>
    <w:pPr>
      <w:jc w:val="center"/>
    </w:pPr>
    <w:rPr>
      <w:rFonts w:ascii="EucrosiaUPC" w:eastAsia="Cordia New" w:hAnsi="EucrosiaUPC" w:cs="EucrosiaUPC"/>
      <w:szCs w:val="24"/>
    </w:rPr>
  </w:style>
  <w:style w:type="paragraph" w:styleId="BodyText2">
    <w:name w:val="Body Text 2"/>
    <w:basedOn w:val="Normal"/>
    <w:rsid w:val="004E75B8"/>
    <w:rPr>
      <w:rFonts w:ascii="EucrosiaUPC" w:eastAsia="Cordia New" w:hAnsi="EucrosiaUPC" w:cs="EucrosiaUPC"/>
      <w:szCs w:val="24"/>
    </w:rPr>
  </w:style>
  <w:style w:type="paragraph" w:styleId="Footer">
    <w:name w:val="footer"/>
    <w:basedOn w:val="Normal"/>
    <w:link w:val="FooterChar"/>
    <w:uiPriority w:val="99"/>
    <w:rsid w:val="001F1F24"/>
    <w:pPr>
      <w:tabs>
        <w:tab w:val="center" w:pos="4153"/>
        <w:tab w:val="right" w:pos="8306"/>
      </w:tabs>
    </w:pPr>
  </w:style>
  <w:style w:type="table" w:styleId="TableGrid">
    <w:name w:val="Table Grid"/>
    <w:basedOn w:val="TableNormal"/>
    <w:rsid w:val="001925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8958E8"/>
    <w:pPr>
      <w:jc w:val="center"/>
    </w:pPr>
    <w:rPr>
      <w:rFonts w:ascii="DilleniaUPC" w:eastAsia="Cordia New" w:hAnsi="DilleniaUPC" w:cs="DilleniaUPC"/>
      <w:b/>
      <w:bCs/>
      <w:sz w:val="32"/>
      <w:szCs w:val="32"/>
      <w:lang w:eastAsia="zh-CN"/>
    </w:rPr>
  </w:style>
  <w:style w:type="paragraph" w:styleId="BodyText3">
    <w:name w:val="Body Text 3"/>
    <w:basedOn w:val="Normal"/>
    <w:rsid w:val="008958E8"/>
    <w:pPr>
      <w:spacing w:after="120"/>
    </w:pPr>
    <w:rPr>
      <w:rFonts w:ascii="Angsana New" w:eastAsia="Cordia New" w:hAnsi="Angsana New"/>
      <w:sz w:val="16"/>
      <w:szCs w:val="18"/>
      <w:lang w:eastAsia="zh-CN"/>
    </w:rPr>
  </w:style>
  <w:style w:type="paragraph" w:styleId="BodyTextIndent2">
    <w:name w:val="Body Text Indent 2"/>
    <w:basedOn w:val="Normal"/>
    <w:rsid w:val="008958E8"/>
    <w:pPr>
      <w:spacing w:after="120" w:line="480" w:lineRule="auto"/>
      <w:ind w:left="283"/>
    </w:pPr>
    <w:rPr>
      <w:rFonts w:ascii="Angsana New" w:eastAsia="Cordia New" w:hAnsi="Angsana New"/>
      <w:sz w:val="32"/>
      <w:szCs w:val="37"/>
      <w:lang w:eastAsia="zh-CN"/>
    </w:rPr>
  </w:style>
  <w:style w:type="paragraph" w:styleId="BodyTextIndent">
    <w:name w:val="Body Text Indent"/>
    <w:basedOn w:val="Normal"/>
    <w:rsid w:val="008958E8"/>
    <w:pPr>
      <w:spacing w:after="120"/>
      <w:ind w:left="283"/>
    </w:pPr>
    <w:rPr>
      <w:rFonts w:ascii="Angsana New" w:eastAsia="Cordia New" w:hAnsi="Angsana New"/>
      <w:sz w:val="32"/>
      <w:szCs w:val="37"/>
      <w:lang w:eastAsia="zh-CN"/>
    </w:rPr>
  </w:style>
  <w:style w:type="character" w:customStyle="1" w:styleId="FooterChar">
    <w:name w:val="Footer Char"/>
    <w:basedOn w:val="DefaultParagraphFont"/>
    <w:link w:val="Footer"/>
    <w:uiPriority w:val="99"/>
    <w:rsid w:val="00A5131B"/>
    <w:rPr>
      <w:sz w:val="24"/>
      <w:szCs w:val="28"/>
    </w:rPr>
  </w:style>
  <w:style w:type="paragraph" w:styleId="BalloonText">
    <w:name w:val="Balloon Text"/>
    <w:basedOn w:val="Normal"/>
    <w:link w:val="BalloonTextChar"/>
    <w:rsid w:val="007A47AD"/>
    <w:rPr>
      <w:rFonts w:ascii="Tahoma" w:hAnsi="Tahoma"/>
      <w:sz w:val="16"/>
      <w:szCs w:val="20"/>
    </w:rPr>
  </w:style>
  <w:style w:type="character" w:customStyle="1" w:styleId="BalloonTextChar">
    <w:name w:val="Balloon Text Char"/>
    <w:basedOn w:val="DefaultParagraphFont"/>
    <w:link w:val="BalloonText"/>
    <w:rsid w:val="007A47AD"/>
    <w:rPr>
      <w:rFonts w:ascii="Tahoma" w:hAnsi="Tahoma"/>
      <w:sz w:val="16"/>
    </w:rPr>
  </w:style>
  <w:style w:type="paragraph" w:customStyle="1" w:styleId="1">
    <w:name w:val="หัวเรื่องสารบัญ1"/>
    <w:basedOn w:val="Heading1"/>
    <w:next w:val="Normal"/>
    <w:uiPriority w:val="39"/>
    <w:semiHidden/>
    <w:unhideWhenUsed/>
    <w:qFormat/>
    <w:rsid w:val="0075786A"/>
    <w:pPr>
      <w:keepLines/>
      <w:spacing w:before="480" w:line="276" w:lineRule="auto"/>
      <w:outlineLvl w:val="9"/>
    </w:pPr>
    <w:rPr>
      <w:rFonts w:ascii="Cambria" w:eastAsia="Times New Roman" w:hAnsi="Cambria" w:cs="Angsana New"/>
      <w:b/>
      <w:bCs/>
      <w:color w:val="365F91"/>
      <w:sz w:val="28"/>
      <w:szCs w:val="36"/>
    </w:rPr>
  </w:style>
  <w:style w:type="paragraph" w:styleId="TOC2">
    <w:name w:val="toc 2"/>
    <w:basedOn w:val="Normal"/>
    <w:next w:val="Normal"/>
    <w:autoRedefine/>
    <w:uiPriority w:val="39"/>
    <w:unhideWhenUsed/>
    <w:qFormat/>
    <w:rsid w:val="0075786A"/>
    <w:pPr>
      <w:spacing w:after="100" w:line="276" w:lineRule="auto"/>
      <w:ind w:left="220"/>
    </w:pPr>
    <w:rPr>
      <w:rFonts w:ascii="Calibri" w:hAnsi="Calibri" w:cs="Cordia New"/>
      <w:sz w:val="22"/>
    </w:rPr>
  </w:style>
  <w:style w:type="paragraph" w:styleId="TOC1">
    <w:name w:val="toc 1"/>
    <w:basedOn w:val="Normal"/>
    <w:next w:val="Normal"/>
    <w:autoRedefine/>
    <w:uiPriority w:val="39"/>
    <w:unhideWhenUsed/>
    <w:qFormat/>
    <w:rsid w:val="0075786A"/>
    <w:pPr>
      <w:spacing w:after="100" w:line="276" w:lineRule="auto"/>
    </w:pPr>
    <w:rPr>
      <w:rFonts w:ascii="Calibri" w:hAnsi="Calibri" w:cs="Cordia New"/>
      <w:sz w:val="22"/>
    </w:rPr>
  </w:style>
  <w:style w:type="paragraph" w:styleId="TOC3">
    <w:name w:val="toc 3"/>
    <w:basedOn w:val="Normal"/>
    <w:next w:val="Normal"/>
    <w:autoRedefine/>
    <w:uiPriority w:val="39"/>
    <w:unhideWhenUsed/>
    <w:qFormat/>
    <w:rsid w:val="0075786A"/>
    <w:pPr>
      <w:spacing w:after="100" w:line="276" w:lineRule="auto"/>
      <w:ind w:left="440"/>
    </w:pPr>
    <w:rPr>
      <w:rFonts w:ascii="Calibri" w:hAnsi="Calibri" w:cs="Cordia New"/>
      <w:sz w:val="22"/>
    </w:rPr>
  </w:style>
  <w:style w:type="character" w:customStyle="1" w:styleId="Heading7Char">
    <w:name w:val="Heading 7 Char"/>
    <w:basedOn w:val="DefaultParagraphFont"/>
    <w:link w:val="Heading7"/>
    <w:rsid w:val="00FA798A"/>
    <w:rPr>
      <w:sz w:val="24"/>
      <w:szCs w:val="24"/>
      <w:lang w:val="en-AU" w:bidi="ar-SA"/>
    </w:rPr>
  </w:style>
  <w:style w:type="paragraph" w:styleId="ListParagraph">
    <w:name w:val="List Paragraph"/>
    <w:basedOn w:val="Normal"/>
    <w:uiPriority w:val="34"/>
    <w:qFormat/>
    <w:rsid w:val="00937F08"/>
    <w:pPr>
      <w:ind w:left="720"/>
      <w:contextualSpacing/>
    </w:pPr>
  </w:style>
  <w:style w:type="character" w:styleId="Hyperlink">
    <w:name w:val="Hyperlink"/>
    <w:basedOn w:val="DefaultParagraphFont"/>
    <w:unhideWhenUsed/>
    <w:rsid w:val="007F59CB"/>
    <w:rPr>
      <w:color w:val="0000FF" w:themeColor="hyperlink"/>
      <w:u w:val="single"/>
    </w:rPr>
  </w:style>
  <w:style w:type="character" w:styleId="Emphasis">
    <w:name w:val="Emphasis"/>
    <w:basedOn w:val="DefaultParagraphFont"/>
    <w:uiPriority w:val="20"/>
    <w:qFormat/>
    <w:rsid w:val="0071117C"/>
    <w:rPr>
      <w:i/>
      <w:iCs/>
    </w:rPr>
  </w:style>
  <w:style w:type="paragraph" w:customStyle="1" w:styleId="10">
    <w:name w:val="ปกติ1"/>
    <w:autoRedefine/>
    <w:rsid w:val="002606D7"/>
    <w:rPr>
      <w:rFonts w:ascii="TH Sarabun New" w:eastAsia="Thonburi Bold" w:hAnsi="TH Sarabun New" w:cs="TH Sarabun New"/>
      <w:b/>
      <w:bCs/>
      <w:color w:val="000000"/>
      <w:sz w:val="32"/>
      <w:szCs w:val="32"/>
    </w:rPr>
  </w:style>
  <w:style w:type="character" w:customStyle="1" w:styleId="UnresolvedMention1">
    <w:name w:val="Unresolved Mention1"/>
    <w:basedOn w:val="DefaultParagraphFont"/>
    <w:uiPriority w:val="99"/>
    <w:semiHidden/>
    <w:unhideWhenUsed/>
    <w:rsid w:val="00517336"/>
    <w:rPr>
      <w:color w:val="605E5C"/>
      <w:shd w:val="clear" w:color="auto" w:fill="E1DFDD"/>
    </w:rPr>
  </w:style>
  <w:style w:type="paragraph" w:customStyle="1" w:styleId="EndNoteBibliographyTitle">
    <w:name w:val="EndNote Bibliography Title"/>
    <w:basedOn w:val="Normal"/>
    <w:link w:val="EndNoteBibliographyTitleChar"/>
    <w:rsid w:val="00C12EAF"/>
    <w:pPr>
      <w:jc w:val="center"/>
    </w:pPr>
    <w:rPr>
      <w:rFonts w:cs="Times New Roman"/>
      <w:noProof/>
    </w:rPr>
  </w:style>
  <w:style w:type="character" w:customStyle="1" w:styleId="EndNoteBibliographyTitleChar">
    <w:name w:val="EndNote Bibliography Title Char"/>
    <w:basedOn w:val="DefaultParagraphFont"/>
    <w:link w:val="EndNoteBibliographyTitle"/>
    <w:rsid w:val="00C12EAF"/>
    <w:rPr>
      <w:rFonts w:cs="Times New Roman"/>
      <w:noProof/>
      <w:sz w:val="24"/>
      <w:szCs w:val="28"/>
    </w:rPr>
  </w:style>
  <w:style w:type="paragraph" w:customStyle="1" w:styleId="EndNoteBibliography">
    <w:name w:val="EndNote Bibliography"/>
    <w:basedOn w:val="Normal"/>
    <w:link w:val="EndNoteBibliographyChar"/>
    <w:rsid w:val="00C12EAF"/>
    <w:rPr>
      <w:rFonts w:cs="Times New Roman"/>
      <w:noProof/>
    </w:rPr>
  </w:style>
  <w:style w:type="character" w:customStyle="1" w:styleId="EndNoteBibliographyChar">
    <w:name w:val="EndNote Bibliography Char"/>
    <w:basedOn w:val="DefaultParagraphFont"/>
    <w:link w:val="EndNoteBibliography"/>
    <w:rsid w:val="00C12EAF"/>
    <w:rPr>
      <w:rFonts w:cs="Times New Roman"/>
      <w:noProof/>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6087298">
      <w:bodyDiv w:val="1"/>
      <w:marLeft w:val="0"/>
      <w:marRight w:val="0"/>
      <w:marTop w:val="0"/>
      <w:marBottom w:val="0"/>
      <w:divBdr>
        <w:top w:val="none" w:sz="0" w:space="0" w:color="auto"/>
        <w:left w:val="none" w:sz="0" w:space="0" w:color="auto"/>
        <w:bottom w:val="none" w:sz="0" w:space="0" w:color="auto"/>
        <w:right w:val="none" w:sz="0" w:space="0" w:color="auto"/>
      </w:divBdr>
    </w:div>
    <w:div w:id="368336255">
      <w:bodyDiv w:val="1"/>
      <w:marLeft w:val="0"/>
      <w:marRight w:val="0"/>
      <w:marTop w:val="0"/>
      <w:marBottom w:val="0"/>
      <w:divBdr>
        <w:top w:val="none" w:sz="0" w:space="0" w:color="auto"/>
        <w:left w:val="none" w:sz="0" w:space="0" w:color="auto"/>
        <w:bottom w:val="none" w:sz="0" w:space="0" w:color="auto"/>
        <w:right w:val="none" w:sz="0" w:space="0" w:color="auto"/>
      </w:divBdr>
    </w:div>
    <w:div w:id="674500461">
      <w:bodyDiv w:val="1"/>
      <w:marLeft w:val="0"/>
      <w:marRight w:val="0"/>
      <w:marTop w:val="0"/>
      <w:marBottom w:val="0"/>
      <w:divBdr>
        <w:top w:val="none" w:sz="0" w:space="0" w:color="auto"/>
        <w:left w:val="none" w:sz="0" w:space="0" w:color="auto"/>
        <w:bottom w:val="none" w:sz="0" w:space="0" w:color="auto"/>
        <w:right w:val="none" w:sz="0" w:space="0" w:color="auto"/>
      </w:divBdr>
    </w:div>
    <w:div w:id="1589188430">
      <w:bodyDiv w:val="1"/>
      <w:marLeft w:val="0"/>
      <w:marRight w:val="0"/>
      <w:marTop w:val="0"/>
      <w:marBottom w:val="0"/>
      <w:divBdr>
        <w:top w:val="none" w:sz="0" w:space="0" w:color="auto"/>
        <w:left w:val="none" w:sz="0" w:space="0" w:color="auto"/>
        <w:bottom w:val="none" w:sz="0" w:space="0" w:color="auto"/>
        <w:right w:val="none" w:sz="0" w:space="0" w:color="auto"/>
      </w:divBdr>
    </w:div>
    <w:div w:id="183772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youtube.com/watch?v=_2zNFdOkI80&amp;list=PLXSToRkLrp7KX9Ejs-uAf68NrX9IUFT0A&amp;index=4" TargetMode="External"/><Relationship Id="rId18" Type="http://schemas.openxmlformats.org/officeDocument/2006/relationships/hyperlink" Target="https://www.youtube.com/watch?v=ty8SUFiar5M&amp;list=PLXSToRkLrp7KX9Ejs-uAf68NrX9IUFT0A&amp;index=8" TargetMode="External"/><Relationship Id="rId26" Type="http://schemas.openxmlformats.org/officeDocument/2006/relationships/hyperlink" Target="https://www.youtube.com/watch?v=aosdssR1aB8&amp;list=PLXSToRkLrp7KX9Ejs-uAf68NrX9IUFT0A&amp;index=21" TargetMode="External"/><Relationship Id="rId3" Type="http://schemas.openxmlformats.org/officeDocument/2006/relationships/settings" Target="settings.xml"/><Relationship Id="rId21" Type="http://schemas.openxmlformats.org/officeDocument/2006/relationships/hyperlink" Target="https://www.youtube.com/watch?v=rGNVQaNjrfY&amp;list=PLXSToRkLrp7KX9Ejs-uAf68NrX9IUFT0A&amp;index=11" TargetMode="External"/><Relationship Id="rId34"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yperlink" Target="https://www.youtube.com/watch?v=4RsDHbo6w-Y&amp;list=PLXSToRkLrp7KX9Ejs-uAf68NrX9IUFT0A&amp;index=3" TargetMode="External"/><Relationship Id="rId17" Type="http://schemas.openxmlformats.org/officeDocument/2006/relationships/hyperlink" Target="https://www.youtube.com/watch?v=BMbIPKCV5lE&amp;list=PLXSToRkLrp7KX9Ejs-uAf68NrX9IUFT0A&amp;index=7" TargetMode="External"/><Relationship Id="rId25" Type="http://schemas.openxmlformats.org/officeDocument/2006/relationships/hyperlink" Target="https://www.youtube.com/watch?v=LLlV4q8AVKA&amp;list=PLXSToRkLrp7KX9Ejs-uAf68NrX9IUFT0A&amp;index=20"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youtube.com/watch?v=5Q48OHg4miE&amp;list=PLXSToRkLrp7KX9Ejs-uAf68NrX9IUFT0A&amp;index=6" TargetMode="External"/><Relationship Id="rId20" Type="http://schemas.openxmlformats.org/officeDocument/2006/relationships/hyperlink" Target="https://www.youtube.com/watch?v=9nAkm8pNiKY&amp;list=PLXSToRkLrp7KX9Ejs-uAf68NrX9IUFT0A&amp;index=10" TargetMode="External"/><Relationship Id="rId29" Type="http://schemas.openxmlformats.org/officeDocument/2006/relationships/hyperlink" Target="https://www.youtube.com/user/Howcas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youtube.com/watch?v=pYIZuPzUZ7Y&amp;list=PLXSToRkLrp7KX9Ejs-uAf68NrX9IUFT0A&amp;index=2" TargetMode="External"/><Relationship Id="rId24" Type="http://schemas.openxmlformats.org/officeDocument/2006/relationships/hyperlink" Target="https://www.youtube.com/watch?v=sc7bQwnTQRk&amp;list=PLXSToRkLrp7KX9Ejs-uAf68NrX9IUFT0A&amp;index=19"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meet.google.com/zok-iuaz-awj" TargetMode="External"/><Relationship Id="rId23" Type="http://schemas.openxmlformats.org/officeDocument/2006/relationships/hyperlink" Target="https://www.youtube.com/watch?v=LPj-Rd0c6Uo&amp;list=PLXSToRkLrp7KX9Ejs-uAf68NrX9IUFT0A&amp;index=14" TargetMode="External"/><Relationship Id="rId28" Type="http://schemas.openxmlformats.org/officeDocument/2006/relationships/hyperlink" Target="https://www.youtube.com/watch?v=GvodOIFx9Bs&amp;list=PLXSToRkLrp7KX9Ejs-uAf68NrX9IUFT0A&amp;index=23" TargetMode="External"/><Relationship Id="rId10" Type="http://schemas.openxmlformats.org/officeDocument/2006/relationships/hyperlink" Target="https://www.youtube.com/watch?v=thoygLIr8jY&amp;list=PLXSToRkLrp7KX9Ejs-uAf68NrX9IUFT0A&amp;index=1" TargetMode="External"/><Relationship Id="rId19" Type="http://schemas.openxmlformats.org/officeDocument/2006/relationships/hyperlink" Target="https://www.youtube.com/watch?v=0L-Tp59i9dI&amp;list=PLXSToRkLrp7KX9Ejs-uAf68NrX9IUFT0A&amp;index=9" TargetMode="External"/><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docs.google.com/presentation/d/1NlEnwejBNGqnaeaI31oAXGyUGzvHta3IcRsJahCNCqI/edit?usp=sharing" TargetMode="External"/><Relationship Id="rId14" Type="http://schemas.openxmlformats.org/officeDocument/2006/relationships/hyperlink" Target="https://www.youtube.com/watch?v=x_Ebc9Tk0Bk&amp;list=PLXSToRkLrp7KX9Ejs-uAf68NrX9IUFT0A&amp;index=5" TargetMode="External"/><Relationship Id="rId22" Type="http://schemas.openxmlformats.org/officeDocument/2006/relationships/hyperlink" Target="https://www.youtube.com/watch?v=9MbJcvx4rNE&amp;list=PLXSToRkLrp7KX9Ejs-uAf68NrX9IUFT0A&amp;index=18" TargetMode="External"/><Relationship Id="rId27" Type="http://schemas.openxmlformats.org/officeDocument/2006/relationships/hyperlink" Target="https://www.youtube.com/watch?v=n8CR_1mZSkI&amp;list=PLXSToRkLrp7KX9Ejs-uAf68NrX9IUFT0A&amp;index=22" TargetMode="External"/><Relationship Id="rId30" Type="http://schemas.openxmlformats.org/officeDocument/2006/relationships/header" Target="header1.xml"/><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51</TotalTime>
  <Pages>13</Pages>
  <Words>2692</Words>
  <Characters>15346</Characters>
  <Application>Microsoft Office Word</Application>
  <DocSecurity>0</DocSecurity>
  <Lines>127</Lines>
  <Paragraphs>3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Template หลักสูตรระดับปริญญาตรี</vt:lpstr>
      <vt:lpstr>Template หลักสูตรระดับปริญญาตรี</vt:lpstr>
    </vt:vector>
  </TitlesOfParts>
  <Company>Computer Thailand</Company>
  <LinksUpToDate>false</LinksUpToDate>
  <CharactersWithSpaces>1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หลักสูตรระดับปริญญาตรี</dc:title>
  <dc:creator>Jcberry526</dc:creator>
  <cp:lastModifiedBy>Khunbogus</cp:lastModifiedBy>
  <cp:revision>20</cp:revision>
  <cp:lastPrinted>2010-06-08T07:17:00Z</cp:lastPrinted>
  <dcterms:created xsi:type="dcterms:W3CDTF">2021-08-08T10:12:00Z</dcterms:created>
  <dcterms:modified xsi:type="dcterms:W3CDTF">2025-09-12T08:31:00Z</dcterms:modified>
</cp:coreProperties>
</file>